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668CD" w14:textId="5D1E61F8" w:rsidR="008A17EA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6"/>
        </w:rPr>
      </w:pPr>
      <w:r w:rsidRPr="002B7737">
        <w:rPr>
          <w:rFonts w:eastAsia="Arial Unicode MS" w:cs="Arial Unicode MS"/>
          <w:b/>
          <w:bCs/>
          <w:sz w:val="32"/>
          <w:szCs w:val="28"/>
        </w:rPr>
        <w:t xml:space="preserve">MODUL PEMBUATAN </w:t>
      </w:r>
      <w:r w:rsidRPr="002B7737">
        <w:rPr>
          <w:rFonts w:eastAsia="Arial Unicode MS" w:cs="Arial Unicode MS"/>
          <w:b/>
          <w:bCs/>
          <w:sz w:val="32"/>
          <w:szCs w:val="28"/>
          <w:lang w:val="en-ID"/>
        </w:rPr>
        <w:t>MINI SCADA HMI DENGAN BAHASA PEMROGRAMAN PYTHON DAN QML UNTUK PLC OUTSEAL</w:t>
      </w:r>
    </w:p>
    <w:p w14:paraId="2CDF730A" w14:textId="63CB6DA8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134D1623" w14:textId="315C551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0F56E57B" w14:textId="2E6F6082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noProof/>
        </w:rPr>
        <w:drawing>
          <wp:anchor distT="0" distB="0" distL="114300" distR="114300" simplePos="0" relativeHeight="251661312" behindDoc="0" locked="0" layoutInCell="1" allowOverlap="1" wp14:anchorId="14F06E28" wp14:editId="438939FE">
            <wp:simplePos x="0" y="0"/>
            <wp:positionH relativeFrom="column">
              <wp:posOffset>2771775</wp:posOffset>
            </wp:positionH>
            <wp:positionV relativeFrom="paragraph">
              <wp:posOffset>158750</wp:posOffset>
            </wp:positionV>
            <wp:extent cx="2438900" cy="1388410"/>
            <wp:effectExtent l="0" t="0" r="0" b="2540"/>
            <wp:wrapSquare wrapText="bothSides"/>
            <wp:docPr id="22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3A79F0D8" wp14:editId="6470EA40">
            <wp:simplePos x="0" y="0"/>
            <wp:positionH relativeFrom="column">
              <wp:posOffset>238125</wp:posOffset>
            </wp:positionH>
            <wp:positionV relativeFrom="paragraph">
              <wp:posOffset>130175</wp:posOffset>
            </wp:positionV>
            <wp:extent cx="2438900" cy="1448097"/>
            <wp:effectExtent l="0" t="0" r="0" b="0"/>
            <wp:wrapNone/>
            <wp:docPr id="10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4F3AD98-3CFD-4803-8AF4-6E48860CB3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>
                      <a:extLst>
                        <a:ext uri="{FF2B5EF4-FFF2-40B4-BE49-F238E27FC236}">
                          <a16:creationId xmlns:a16="http://schemas.microsoft.com/office/drawing/2014/main" id="{94F3AD98-3CFD-4803-8AF4-6E48860CB3F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01" r="20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448097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13AE4BF8" w14:textId="7F8863F3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0FD04CA" wp14:editId="2ABAE4C7">
            <wp:simplePos x="0" y="0"/>
            <wp:positionH relativeFrom="column">
              <wp:posOffset>9758045</wp:posOffset>
            </wp:positionH>
            <wp:positionV relativeFrom="paragraph">
              <wp:posOffset>58420</wp:posOffset>
            </wp:positionV>
            <wp:extent cx="2438900" cy="1388410"/>
            <wp:effectExtent l="0" t="0" r="0" b="2540"/>
            <wp:wrapNone/>
            <wp:docPr id="21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20A529FC" w14:textId="78FDF60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7B48678F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3B9CFF0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A6AEEC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355F6F1" w14:textId="56CE55E2" w:rsidR="008A17EA" w:rsidRDefault="008A17EA" w:rsidP="008A17EA">
      <w:pPr>
        <w:jc w:val="center"/>
        <w:rPr>
          <w:rFonts w:eastAsia="Arial Unicode MS" w:cs="Arial Unicode MS"/>
        </w:rPr>
      </w:pPr>
    </w:p>
    <w:p w14:paraId="44C9CDB9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E77B067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1366A4C2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73EF686B" w14:textId="00B74F37" w:rsidR="008A17EA" w:rsidRPr="00F063BB" w:rsidRDefault="008A17EA" w:rsidP="008A17EA">
      <w:pPr>
        <w:jc w:val="center"/>
        <w:rPr>
          <w:rFonts w:eastAsia="Arial Unicode MS" w:cs="Arial Unicode MS"/>
          <w:sz w:val="28"/>
          <w:szCs w:val="24"/>
        </w:rPr>
      </w:pPr>
      <w:proofErr w:type="spellStart"/>
      <w:r w:rsidRPr="00F063BB">
        <w:rPr>
          <w:rFonts w:eastAsia="Arial Unicode MS" w:cs="Arial Unicode MS"/>
          <w:sz w:val="28"/>
          <w:szCs w:val="24"/>
        </w:rPr>
        <w:t>Disusun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oleh:</w:t>
      </w:r>
    </w:p>
    <w:p w14:paraId="4285CE27" w14:textId="77777777" w:rsidR="008A17EA" w:rsidRPr="00F063BB" w:rsidRDefault="008A17EA" w:rsidP="008A17EA">
      <w:pPr>
        <w:spacing w:after="0"/>
        <w:jc w:val="center"/>
        <w:rPr>
          <w:rFonts w:eastAsia="Arial Unicode MS" w:cs="Arial Unicode MS"/>
          <w:sz w:val="28"/>
          <w:szCs w:val="24"/>
        </w:rPr>
      </w:pPr>
      <w:r w:rsidRPr="00F063BB">
        <w:rPr>
          <w:rFonts w:eastAsia="Arial Unicode MS" w:cs="Arial Unicode MS"/>
          <w:sz w:val="28"/>
          <w:szCs w:val="24"/>
        </w:rPr>
        <w:t xml:space="preserve">Muhammad </w:t>
      </w:r>
      <w:proofErr w:type="spellStart"/>
      <w:r w:rsidRPr="00F063BB">
        <w:rPr>
          <w:rFonts w:eastAsia="Arial Unicode MS" w:cs="Arial Unicode MS"/>
          <w:sz w:val="28"/>
          <w:szCs w:val="24"/>
        </w:rPr>
        <w:t>Husni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</w:t>
      </w:r>
      <w:proofErr w:type="spellStart"/>
      <w:r w:rsidRPr="00F063BB">
        <w:rPr>
          <w:rFonts w:eastAsia="Arial Unicode MS" w:cs="Arial Unicode MS"/>
          <w:sz w:val="28"/>
          <w:szCs w:val="24"/>
        </w:rPr>
        <w:t>Muttaqin</w:t>
      </w:r>
      <w:proofErr w:type="spellEnd"/>
      <w:r w:rsidRPr="00F063BB">
        <w:rPr>
          <w:rFonts w:eastAsia="Arial Unicode MS" w:cs="Arial Unicode MS"/>
          <w:sz w:val="28"/>
          <w:szCs w:val="24"/>
        </w:rPr>
        <w:t>, S. Pd.</w:t>
      </w:r>
    </w:p>
    <w:p w14:paraId="6429F11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3811D4E5" w14:textId="0C0BB414" w:rsidR="008A17EA" w:rsidRDefault="008A17EA" w:rsidP="008A17EA">
      <w:pPr>
        <w:jc w:val="center"/>
        <w:rPr>
          <w:rFonts w:eastAsia="Arial Unicode MS" w:cs="Arial Unicode MS"/>
        </w:rPr>
      </w:pPr>
    </w:p>
    <w:p w14:paraId="38081E9C" w14:textId="2A8B1B1E" w:rsidR="007D4E17" w:rsidRDefault="007D4E17" w:rsidP="008A17EA">
      <w:pPr>
        <w:jc w:val="center"/>
        <w:rPr>
          <w:rFonts w:eastAsia="Arial Unicode MS" w:cs="Arial Unicode MS"/>
        </w:rPr>
      </w:pPr>
    </w:p>
    <w:p w14:paraId="359C1C93" w14:textId="4101029A" w:rsidR="007D4E17" w:rsidRDefault="007D4E17" w:rsidP="008A17EA">
      <w:pPr>
        <w:jc w:val="center"/>
        <w:rPr>
          <w:rFonts w:eastAsia="Arial Unicode MS" w:cs="Arial Unicode MS"/>
        </w:rPr>
      </w:pPr>
    </w:p>
    <w:p w14:paraId="7C5E07CE" w14:textId="77777777" w:rsidR="007D4E17" w:rsidRDefault="007D4E17" w:rsidP="002321BE">
      <w:pPr>
        <w:rPr>
          <w:rFonts w:eastAsia="Arial Unicode MS" w:cs="Arial Unicode MS"/>
        </w:rPr>
      </w:pPr>
    </w:p>
    <w:p w14:paraId="71394D5D" w14:textId="7BCEA77B" w:rsidR="0035749D" w:rsidRDefault="0035749D" w:rsidP="0035749D">
      <w:pPr>
        <w:jc w:val="center"/>
        <w:rPr>
          <w:rFonts w:eastAsia="Arial Unicode MS" w:cs="Arial Unicode MS"/>
          <w:b/>
          <w:bCs/>
          <w:sz w:val="32"/>
          <w:szCs w:val="28"/>
        </w:rPr>
      </w:pPr>
      <w:r>
        <w:rPr>
          <w:rFonts w:eastAsia="Arial Unicode MS" w:cs="Arial Unicode MS"/>
          <w:b/>
          <w:bCs/>
          <w:sz w:val="32"/>
          <w:szCs w:val="28"/>
        </w:rPr>
        <w:t xml:space="preserve">Hasil Kerjasama </w:t>
      </w:r>
      <w:proofErr w:type="spellStart"/>
      <w:proofErr w:type="gramStart"/>
      <w:r>
        <w:rPr>
          <w:rFonts w:eastAsia="Arial Unicode MS" w:cs="Arial Unicode MS"/>
          <w:b/>
          <w:bCs/>
          <w:sz w:val="32"/>
          <w:szCs w:val="28"/>
        </w:rPr>
        <w:t>antara</w:t>
      </w:r>
      <w:proofErr w:type="spellEnd"/>
      <w:r>
        <w:rPr>
          <w:rFonts w:eastAsia="Arial Unicode MS" w:cs="Arial Unicode MS"/>
          <w:b/>
          <w:bCs/>
          <w:sz w:val="32"/>
          <w:szCs w:val="28"/>
        </w:rPr>
        <w:t xml:space="preserve"> :</w:t>
      </w:r>
      <w:proofErr w:type="gramEnd"/>
    </w:p>
    <w:p w14:paraId="0E77449D" w14:textId="25C0D1B2" w:rsidR="002321BE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Lab.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Politeknik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Elek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Negeri Surabaya </w:t>
      </w:r>
    </w:p>
    <w:p w14:paraId="7AFDE0DB" w14:textId="5272A432" w:rsidR="008A17EA" w:rsidRPr="008A17EA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Belajar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Arduino 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</w:p>
    <w:p w14:paraId="11EAC657" w14:textId="7BB71B5C" w:rsidR="0035749D" w:rsidRDefault="0035749D" w:rsidP="0035749D">
      <w:pPr>
        <w:jc w:val="center"/>
        <w:rPr>
          <w:rFonts w:eastAsia="Arial Unicode MS" w:cs="Arial Unicode MS"/>
          <w:b/>
          <w:bCs/>
          <w:sz w:val="32"/>
          <w:szCs w:val="28"/>
        </w:rPr>
      </w:pP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r>
        <w:rPr>
          <w:rFonts w:eastAsia="Arial Unicode MS" w:cs="Arial Unicode MS"/>
          <w:b/>
          <w:bCs/>
          <w:sz w:val="32"/>
          <w:szCs w:val="28"/>
        </w:rPr>
        <w:t>Modbus Indonesia</w:t>
      </w:r>
    </w:p>
    <w:p w14:paraId="7EC928B9" w14:textId="33104318" w:rsidR="002321BE" w:rsidRPr="002B7737" w:rsidRDefault="008A17EA" w:rsidP="00F063BB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>202</w:t>
      </w:r>
      <w:r w:rsidR="007D4E17" w:rsidRPr="002B7737">
        <w:rPr>
          <w:rFonts w:eastAsia="Arial Unicode MS" w:cs="Arial Unicode MS"/>
          <w:b/>
          <w:bCs/>
          <w:sz w:val="32"/>
          <w:szCs w:val="28"/>
        </w:rPr>
        <w:t>3</w:t>
      </w:r>
    </w:p>
    <w:p w14:paraId="3FFAB425" w14:textId="77777777" w:rsidR="00F063BB" w:rsidRPr="00F063BB" w:rsidRDefault="00F063BB" w:rsidP="00F063BB">
      <w:pPr>
        <w:jc w:val="center"/>
        <w:rPr>
          <w:rFonts w:eastAsia="Arial Unicode MS" w:cs="Arial Unicode MS"/>
          <w:b/>
          <w:bCs/>
          <w:sz w:val="28"/>
          <w:szCs w:val="26"/>
        </w:rPr>
      </w:pPr>
    </w:p>
    <w:p w14:paraId="2F60A97C" w14:textId="108FFC27" w:rsidR="004A4151" w:rsidRPr="004A0D2D" w:rsidRDefault="004A4151" w:rsidP="004A0D2D">
      <w:pPr>
        <w:pStyle w:val="Heading1"/>
      </w:pPr>
      <w:bookmarkStart w:id="0" w:name="_Toc125196611"/>
      <w:r w:rsidRPr="004A0D2D">
        <w:t xml:space="preserve">Kata </w:t>
      </w:r>
      <w:proofErr w:type="spellStart"/>
      <w:r w:rsidRPr="004A0D2D">
        <w:t>Pengantar</w:t>
      </w:r>
      <w:bookmarkEnd w:id="0"/>
      <w:proofErr w:type="spellEnd"/>
    </w:p>
    <w:p w14:paraId="4594C8C7" w14:textId="77777777" w:rsidR="004A4151" w:rsidRDefault="004A4151" w:rsidP="004A4151">
      <w:pPr>
        <w:rPr>
          <w:shd w:val="clear" w:color="auto" w:fill="FFFFFF"/>
        </w:rPr>
      </w:pPr>
    </w:p>
    <w:p w14:paraId="6A54B6E8" w14:textId="2A52CD25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Segal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uj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Allah, </w:t>
      </w:r>
      <w:proofErr w:type="spellStart"/>
      <w:r>
        <w:rPr>
          <w:shd w:val="clear" w:color="auto" w:fill="FFFFFF"/>
        </w:rPr>
        <w:t>Tuh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ah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a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ahma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arunia</w:t>
      </w:r>
      <w:proofErr w:type="spellEnd"/>
      <w:r>
        <w:rPr>
          <w:shd w:val="clear" w:color="auto" w:fill="FFFFFF"/>
        </w:rPr>
        <w:t xml:space="preserve">-Nya, </w:t>
      </w:r>
      <w:proofErr w:type="spellStart"/>
      <w:r>
        <w:rPr>
          <w:shd w:val="clear" w:color="auto" w:fill="FFFFFF"/>
        </w:rPr>
        <w:t>se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n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yelesa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ajar. </w:t>
      </w:r>
      <w:proofErr w:type="spellStart"/>
      <w:r>
        <w:rPr>
          <w:shd w:val="clear" w:color="auto" w:fill="FFFFFF"/>
        </w:rPr>
        <w:t>T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a</w:t>
      </w:r>
      <w:proofErr w:type="spellEnd"/>
      <w:r>
        <w:rPr>
          <w:shd w:val="clear" w:color="auto" w:fill="FFFFFF"/>
        </w:rPr>
        <w:t xml:space="preserve"> juga </w:t>
      </w:r>
      <w:proofErr w:type="spellStart"/>
      <w:r>
        <w:rPr>
          <w:shd w:val="clear" w:color="auto" w:fill="FFFFFF"/>
        </w:rPr>
        <w:t>mengucap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w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o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nantia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cura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pada</w:t>
      </w:r>
      <w:proofErr w:type="spellEnd"/>
      <w:r>
        <w:rPr>
          <w:shd w:val="clear" w:color="auto" w:fill="FFFFFF"/>
        </w:rPr>
        <w:t xml:space="preserve"> Nabi </w:t>
      </w:r>
      <w:proofErr w:type="spellStart"/>
      <w:r>
        <w:rPr>
          <w:shd w:val="clear" w:color="auto" w:fill="FFFFFF"/>
        </w:rPr>
        <w:t>Besar</w:t>
      </w:r>
      <w:proofErr w:type="spellEnd"/>
      <w:r>
        <w:rPr>
          <w:shd w:val="clear" w:color="auto" w:fill="FFFFFF"/>
        </w:rPr>
        <w:t xml:space="preserve"> Muhammad SAW, </w:t>
      </w:r>
      <w:proofErr w:type="spellStart"/>
      <w:r>
        <w:rPr>
          <w:shd w:val="clear" w:color="auto" w:fill="FFFFFF"/>
        </w:rPr>
        <w:t>kare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liau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ki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mp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lua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gelap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uj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l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leb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ang</w:t>
      </w:r>
      <w:proofErr w:type="spellEnd"/>
      <w:r>
        <w:rPr>
          <w:shd w:val="clear" w:color="auto" w:fill="FFFFFF"/>
        </w:rPr>
        <w:t>.</w:t>
      </w:r>
    </w:p>
    <w:p w14:paraId="4EF9CFC0" w14:textId="2A906F56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Adapun,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kami yang </w:t>
      </w:r>
      <w:proofErr w:type="spellStart"/>
      <w:r>
        <w:rPr>
          <w:shd w:val="clear" w:color="auto" w:fill="FFFFFF"/>
        </w:rPr>
        <w:t>berjudul</w:t>
      </w:r>
      <w:proofErr w:type="spellEnd"/>
      <w:r>
        <w:rPr>
          <w:shd w:val="clear" w:color="auto" w:fill="FFFFFF"/>
        </w:rPr>
        <w:t xml:space="preserve"> ‘</w:t>
      </w:r>
      <w:r w:rsidRPr="00B951D6">
        <w:rPr>
          <w:b/>
          <w:bCs/>
        </w:rPr>
        <w:t>PEMBUATAN MINI SCADA HMI DENGAN BAHASA PEMROGRAMAN PYTHON DAN QML UNTUK PLC OUTSEAL</w:t>
      </w:r>
      <w:r>
        <w:rPr>
          <w:b/>
          <w:bCs/>
        </w:rPr>
        <w:t xml:space="preserve">’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les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="008F2806">
        <w:rPr>
          <w:shd w:val="clear" w:color="auto" w:fill="FFFFFF"/>
        </w:rPr>
        <w:t>sa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aksimal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sebai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ungki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embutu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ngetahu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>.</w:t>
      </w:r>
    </w:p>
    <w:p w14:paraId="60A3E10C" w14:textId="77777777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tert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ngkah-langk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base code </w:t>
      </w:r>
      <w:proofErr w:type="spellStart"/>
      <w:r>
        <w:rPr>
          <w:shd w:val="clear" w:color="auto" w:fill="FFFFFF"/>
        </w:rPr>
        <w:t>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integras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via MODBUS RTU yang </w:t>
      </w:r>
      <w:proofErr w:type="spellStart"/>
      <w:r>
        <w:rPr>
          <w:shd w:val="clear" w:color="auto" w:fill="FFFFFF"/>
        </w:rPr>
        <w:t>disaj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elas</w:t>
      </w:r>
      <w:proofErr w:type="spellEnd"/>
      <w:r>
        <w:rPr>
          <w:shd w:val="clear" w:color="auto" w:fill="FFFFFF"/>
        </w:rPr>
        <w:t xml:space="preserve"> dan detail.</w:t>
      </w:r>
    </w:p>
    <w:p w14:paraId="09FD8392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Kami </w:t>
      </w:r>
      <w:proofErr w:type="spellStart"/>
      <w:r>
        <w:rPr>
          <w:shd w:val="clear" w:color="auto" w:fill="FFFFFF"/>
        </w:rPr>
        <w:t>sadar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mas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ny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u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ekeliru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tent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j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u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p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nt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. Oleh </w:t>
      </w:r>
      <w:proofErr w:type="spellStart"/>
      <w:r>
        <w:rPr>
          <w:shd w:val="clear" w:color="auto" w:fill="FFFFFF"/>
        </w:rPr>
        <w:t>sebab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tu</w:t>
      </w:r>
      <w:proofErr w:type="spellEnd"/>
      <w:r>
        <w:rPr>
          <w:shd w:val="clear" w:color="auto" w:fill="FFFFFF"/>
        </w:rPr>
        <w:t xml:space="preserve">, kami </w:t>
      </w:r>
      <w:proofErr w:type="spellStart"/>
      <w:r>
        <w:rPr>
          <w:shd w:val="clear" w:color="auto" w:fill="FFFFFF"/>
        </w:rPr>
        <w:t>moho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ritik</w:t>
      </w:r>
      <w:proofErr w:type="spellEnd"/>
      <w:r>
        <w:rPr>
          <w:shd w:val="clear" w:color="auto" w:fill="FFFFFF"/>
        </w:rPr>
        <w:t xml:space="preserve"> dan juga saran </w:t>
      </w:r>
      <w:proofErr w:type="spellStart"/>
      <w:r>
        <w:rPr>
          <w:shd w:val="clear" w:color="auto" w:fill="FFFFFF"/>
        </w:rPr>
        <w:t>terhada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r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agar kami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ingk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uali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>.</w:t>
      </w:r>
    </w:p>
    <w:p w14:paraId="5DAD3554" w14:textId="77777777" w:rsidR="004A4151" w:rsidRDefault="004A4151" w:rsidP="005969F1">
      <w:pPr>
        <w:jc w:val="both"/>
      </w:pPr>
      <w:proofErr w:type="spellStart"/>
      <w:r>
        <w:rPr>
          <w:shd w:val="clear" w:color="auto" w:fill="FFFFFF"/>
        </w:rPr>
        <w:t>Demiki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deng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rapa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aham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juga </w:t>
      </w:r>
      <w:proofErr w:type="spellStart"/>
      <w:r>
        <w:rPr>
          <w:shd w:val="clear" w:color="auto" w:fill="FFFFFF"/>
        </w:rPr>
        <w:t>mendap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wawas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Pr="008931C5">
        <w:t>pembuatan</w:t>
      </w:r>
      <w:proofErr w:type="spellEnd"/>
      <w:r w:rsidRPr="008931C5">
        <w:t xml:space="preserve"> </w:t>
      </w:r>
      <w:r>
        <w:rPr>
          <w:shd w:val="clear" w:color="auto" w:fill="FFFFFF"/>
        </w:rPr>
        <w:t xml:space="preserve">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syara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arti </w:t>
      </w:r>
      <w:proofErr w:type="spellStart"/>
      <w:r>
        <w:rPr>
          <w:shd w:val="clear" w:color="auto" w:fill="FFFFFF"/>
        </w:rPr>
        <w:t>luas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eferens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ovasi-inovasi</w:t>
      </w:r>
      <w:proofErr w:type="spellEnd"/>
      <w:r>
        <w:rPr>
          <w:shd w:val="clear" w:color="auto" w:fill="FFFFFF"/>
        </w:rPr>
        <w:t xml:space="preserve"> di </w:t>
      </w:r>
      <w:proofErr w:type="spellStart"/>
      <w:r>
        <w:rPr>
          <w:shd w:val="clear" w:color="auto" w:fill="FFFFFF"/>
        </w:rPr>
        <w:t>bid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to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mrograman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Terim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sih</w:t>
      </w:r>
      <w:proofErr w:type="spellEnd"/>
      <w:r>
        <w:rPr>
          <w:shd w:val="clear" w:color="auto" w:fill="FFFFFF"/>
        </w:rPr>
        <w:t>.</w:t>
      </w:r>
    </w:p>
    <w:p w14:paraId="3FC89082" w14:textId="6C89D1F7" w:rsidR="005C583D" w:rsidRDefault="005C583D"/>
    <w:p w14:paraId="7E48F3C7" w14:textId="4FBD0DA8" w:rsidR="00DC57E3" w:rsidRDefault="00DC57E3"/>
    <w:p w14:paraId="22C1C352" w14:textId="7E6ED9BB" w:rsidR="00DC57E3" w:rsidRDefault="00DC57E3"/>
    <w:p w14:paraId="7DA3DCEE" w14:textId="125F9C5C" w:rsidR="00DC57E3" w:rsidRDefault="00DC57E3"/>
    <w:p w14:paraId="78FE3FAC" w14:textId="4CDDA9E9" w:rsidR="00DC57E3" w:rsidRDefault="00DC57E3"/>
    <w:p w14:paraId="6ECC365E" w14:textId="2B4EB57A" w:rsidR="00DC57E3" w:rsidRDefault="00DC57E3"/>
    <w:p w14:paraId="0594D095" w14:textId="39128DA4" w:rsidR="00DC57E3" w:rsidRDefault="00DC57E3"/>
    <w:p w14:paraId="17D0982F" w14:textId="386B011E" w:rsidR="00DC57E3" w:rsidRDefault="00DC57E3"/>
    <w:p w14:paraId="7C169EA8" w14:textId="0AD18D2B" w:rsidR="00DC57E3" w:rsidRDefault="00DC57E3"/>
    <w:p w14:paraId="24216119" w14:textId="2F96B195" w:rsidR="00DC57E3" w:rsidRDefault="00DC57E3"/>
    <w:p w14:paraId="6C3F63F3" w14:textId="4E4664E4" w:rsidR="00552184" w:rsidRDefault="00552184"/>
    <w:p w14:paraId="1E47818A" w14:textId="0A7598F2" w:rsidR="00552184" w:rsidRPr="004A0D2D" w:rsidRDefault="00552184" w:rsidP="004A0D2D">
      <w:pPr>
        <w:pStyle w:val="Heading1"/>
        <w:rPr>
          <w:rStyle w:val="Heading1Char"/>
          <w:b/>
          <w:bCs/>
        </w:rPr>
      </w:pPr>
      <w:bookmarkStart w:id="1" w:name="_Toc125196612"/>
      <w:r w:rsidRPr="004A0D2D">
        <w:rPr>
          <w:rStyle w:val="Heading1Char"/>
          <w:b/>
          <w:bCs/>
        </w:rPr>
        <w:t>D</w:t>
      </w:r>
      <w:r w:rsidR="00B73EB4" w:rsidRPr="004A0D2D">
        <w:rPr>
          <w:rStyle w:val="Heading1Char"/>
          <w:b/>
          <w:bCs/>
        </w:rPr>
        <w:t>aftar</w:t>
      </w:r>
      <w:r w:rsidRPr="004A0D2D">
        <w:rPr>
          <w:rStyle w:val="Heading1Char"/>
          <w:b/>
          <w:bCs/>
        </w:rPr>
        <w:t xml:space="preserve"> I</w:t>
      </w:r>
      <w:r w:rsidR="00B73EB4" w:rsidRPr="004A0D2D">
        <w:rPr>
          <w:rStyle w:val="Heading1Char"/>
          <w:b/>
          <w:bCs/>
        </w:rPr>
        <w:t>si</w:t>
      </w:r>
      <w:bookmarkEnd w:id="1"/>
    </w:p>
    <w:p w14:paraId="5C792499" w14:textId="77777777" w:rsidR="003E2156" w:rsidRPr="003E2156" w:rsidRDefault="003E2156" w:rsidP="003E2156"/>
    <w:sdt>
      <w:sdtPr>
        <w:id w:val="-67696497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0F1CCD3" w14:textId="52067EFD" w:rsidR="005534D1" w:rsidRDefault="00552184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5196611" w:history="1">
            <w:r w:rsidR="005534D1" w:rsidRPr="00D76895">
              <w:rPr>
                <w:rStyle w:val="Hyperlink"/>
                <w:noProof/>
              </w:rPr>
              <w:t>Kata Penganta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1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74BADE5" w14:textId="1FBB4640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12" w:history="1">
            <w:r w:rsidR="005534D1" w:rsidRPr="00D76895">
              <w:rPr>
                <w:rStyle w:val="Hyperlink"/>
                <w:bCs/>
                <w:noProof/>
              </w:rPr>
              <w:t>Daftar Isi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2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3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7D5AEBC0" w14:textId="23A3C067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13" w:history="1">
            <w:r w:rsidR="005534D1" w:rsidRPr="00D76895">
              <w:rPr>
                <w:rStyle w:val="Hyperlink"/>
                <w:noProof/>
              </w:rPr>
              <w:t>Persiapa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3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413227B" w14:textId="7E7C4D30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14" w:history="1">
            <w:r w:rsidR="005534D1" w:rsidRPr="00D76895">
              <w:rPr>
                <w:rStyle w:val="Hyperlink"/>
                <w:noProof/>
              </w:rPr>
              <w:t>Pengenalan Software Tools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4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D1E9ABC" w14:textId="747C0DE8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15" w:history="1">
            <w:r w:rsidR="005534D1" w:rsidRPr="00D76895">
              <w:rPr>
                <w:rStyle w:val="Hyperlink"/>
                <w:noProof/>
              </w:rPr>
              <w:t>Notepad++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5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A22CDCD" w14:textId="07FA66CF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16" w:history="1">
            <w:r w:rsidR="005534D1" w:rsidRPr="00D76895">
              <w:rPr>
                <w:rStyle w:val="Hyperlink"/>
                <w:noProof/>
              </w:rPr>
              <w:t>Thonny IDE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6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543E1174" w14:textId="26F9C2B6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17" w:history="1">
            <w:r w:rsidR="005534D1" w:rsidRPr="00D76895">
              <w:rPr>
                <w:rStyle w:val="Hyperlink"/>
                <w:noProof/>
              </w:rPr>
              <w:t>Outseal Studio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7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8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C308321" w14:textId="30CDBA5D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18" w:history="1">
            <w:r w:rsidR="005534D1" w:rsidRPr="00D76895">
              <w:rPr>
                <w:rStyle w:val="Hyperlink"/>
                <w:noProof/>
              </w:rPr>
              <w:t>Instalasi Library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8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9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1C2369B9" w14:textId="7753E506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19" w:history="1">
            <w:r w:rsidR="005534D1" w:rsidRPr="00D76895">
              <w:rPr>
                <w:rStyle w:val="Hyperlink"/>
                <w:noProof/>
              </w:rPr>
              <w:t>Install PyQt5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9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9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159BA4DE" w14:textId="29F7867F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20" w:history="1">
            <w:r w:rsidR="005534D1" w:rsidRPr="00D76895">
              <w:rPr>
                <w:rStyle w:val="Hyperlink"/>
                <w:noProof/>
              </w:rPr>
              <w:t>Install PyQtChar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0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F109724" w14:textId="652E5DDE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21" w:history="1">
            <w:r w:rsidR="005534D1" w:rsidRPr="00D76895">
              <w:rPr>
                <w:rStyle w:val="Hyperlink"/>
                <w:noProof/>
              </w:rPr>
              <w:t>Install Pymodbus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1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1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A83064A" w14:textId="7D583644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22" w:history="1">
            <w:r w:rsidR="005534D1" w:rsidRPr="00D76895">
              <w:rPr>
                <w:rStyle w:val="Hyperlink"/>
                <w:noProof/>
              </w:rPr>
              <w:t>Wiring Hardware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2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3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5F94FFED" w14:textId="7BB227EC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23" w:history="1">
            <w:r w:rsidR="005534D1" w:rsidRPr="00D76895">
              <w:rPr>
                <w:rStyle w:val="Hyperlink"/>
                <w:noProof/>
              </w:rPr>
              <w:t>Program tampilan dasar pada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3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4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722B0607" w14:textId="2ED58F35" w:rsidR="005534D1" w:rsidRDefault="00E416BC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4" w:history="1">
            <w:r w:rsidR="005534D1" w:rsidRPr="00D76895">
              <w:rPr>
                <w:rStyle w:val="Hyperlink"/>
                <w:noProof/>
              </w:rPr>
              <w:t>1.</w:t>
            </w:r>
            <w:r w:rsidR="005534D1">
              <w:rPr>
                <w:noProof/>
                <w:sz w:val="22"/>
              </w:rPr>
              <w:tab/>
            </w:r>
            <w:r w:rsidR="005534D1" w:rsidRPr="00D76895">
              <w:rPr>
                <w:rStyle w:val="Hyperlink"/>
                <w:noProof/>
              </w:rPr>
              <w:t>Membuat Teks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4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4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77934010" w14:textId="07378D42" w:rsidR="005534D1" w:rsidRDefault="00E416BC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5" w:history="1">
            <w:r w:rsidR="005534D1" w:rsidRPr="00D76895">
              <w:rPr>
                <w:rStyle w:val="Hyperlink"/>
                <w:noProof/>
              </w:rPr>
              <w:t>2.</w:t>
            </w:r>
            <w:r w:rsidR="005534D1">
              <w:rPr>
                <w:noProof/>
                <w:sz w:val="22"/>
              </w:rPr>
              <w:tab/>
            </w:r>
            <w:r w:rsidR="005534D1" w:rsidRPr="00D76895">
              <w:rPr>
                <w:rStyle w:val="Hyperlink"/>
                <w:noProof/>
              </w:rPr>
              <w:t>Membuat Butt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5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4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70D9A06" w14:textId="7D1F0437" w:rsidR="005534D1" w:rsidRDefault="00E416BC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6" w:history="1">
            <w:r w:rsidR="005534D1" w:rsidRPr="00D76895">
              <w:rPr>
                <w:rStyle w:val="Hyperlink"/>
                <w:noProof/>
              </w:rPr>
              <w:t>3.</w:t>
            </w:r>
            <w:r w:rsidR="005534D1">
              <w:rPr>
                <w:noProof/>
                <w:sz w:val="22"/>
              </w:rPr>
              <w:tab/>
            </w:r>
            <w:r w:rsidR="005534D1" w:rsidRPr="00D76895">
              <w:rPr>
                <w:rStyle w:val="Hyperlink"/>
                <w:noProof/>
              </w:rPr>
              <w:t>Membuat Rectangle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6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5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FDACDE5" w14:textId="1406F78F" w:rsidR="005534D1" w:rsidRDefault="00E416BC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7" w:history="1">
            <w:r w:rsidR="005534D1" w:rsidRPr="00D76895">
              <w:rPr>
                <w:rStyle w:val="Hyperlink"/>
                <w:noProof/>
              </w:rPr>
              <w:t>4.</w:t>
            </w:r>
            <w:r w:rsidR="005534D1">
              <w:rPr>
                <w:noProof/>
                <w:sz w:val="22"/>
              </w:rPr>
              <w:tab/>
            </w:r>
            <w:r w:rsidR="005534D1" w:rsidRPr="00D76895">
              <w:rPr>
                <w:rStyle w:val="Hyperlink"/>
                <w:noProof/>
              </w:rPr>
              <w:t>Membuat Sli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7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58198B61" w14:textId="53C29118" w:rsidR="005534D1" w:rsidRDefault="00E416BC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8" w:history="1">
            <w:r w:rsidR="005534D1" w:rsidRPr="00D76895">
              <w:rPr>
                <w:rStyle w:val="Hyperlink"/>
                <w:noProof/>
              </w:rPr>
              <w:t>5.</w:t>
            </w:r>
            <w:r w:rsidR="005534D1">
              <w:rPr>
                <w:noProof/>
                <w:sz w:val="22"/>
              </w:rPr>
              <w:tab/>
            </w:r>
            <w:r w:rsidR="005534D1" w:rsidRPr="00D76895">
              <w:rPr>
                <w:rStyle w:val="Hyperlink"/>
                <w:noProof/>
              </w:rPr>
              <w:t>Membuat Gauge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8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8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704E320" w14:textId="009F2650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29" w:history="1">
            <w:r w:rsidR="005534D1" w:rsidRPr="00D76895">
              <w:rPr>
                <w:rStyle w:val="Hyperlink"/>
                <w:noProof/>
              </w:rPr>
              <w:t>Tabel konversi outseal PLC Code ke alamat MODBUS yang digunaka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29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9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418A2921" w14:textId="0F9310A0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30" w:history="1">
            <w:r w:rsidR="005534D1" w:rsidRPr="00D76895">
              <w:rPr>
                <w:rStyle w:val="Hyperlink"/>
                <w:noProof/>
              </w:rPr>
              <w:t>Jobsheet 0 : Base Code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0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C589D0B" w14:textId="004D292A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31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1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1E8DA8D5" w14:textId="656034C3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32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2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3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3B92B458" w14:textId="660FCE2A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33" w:history="1">
            <w:r w:rsidR="005534D1" w:rsidRPr="00D76895">
              <w:rPr>
                <w:rStyle w:val="Hyperlink"/>
                <w:noProof/>
              </w:rPr>
              <w:t>Jobsheet 1 : Digital Outpu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3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5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61D59F5" w14:textId="3B36F525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34" w:history="1">
            <w:r w:rsidR="005534D1" w:rsidRPr="00D76895">
              <w:rPr>
                <w:rStyle w:val="Hyperlink"/>
                <w:noProof/>
              </w:rPr>
              <w:t>Single Outpu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4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5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F10B225" w14:textId="4C6408C9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35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5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5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E8EFA60" w14:textId="73F72102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36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6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3E2812E9" w14:textId="20032228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37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7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3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26A4CEA" w14:textId="000E1F6D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38" w:history="1">
            <w:r w:rsidR="005534D1" w:rsidRPr="00D76895">
              <w:rPr>
                <w:rStyle w:val="Hyperlink"/>
                <w:noProof/>
              </w:rPr>
              <w:t>Multiple Outpu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8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33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3155F6F" w14:textId="5086FA15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39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39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33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45FB0887" w14:textId="0BC4D203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0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0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33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4A830FC3" w14:textId="2B3C09B7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1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1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37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1009B2F" w14:textId="7F835EEF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42" w:history="1">
            <w:r w:rsidR="005534D1" w:rsidRPr="00D76895">
              <w:rPr>
                <w:rStyle w:val="Hyperlink"/>
                <w:noProof/>
              </w:rPr>
              <w:t>Jobsheet 2 : Digital Inpu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2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4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F4E30C5" w14:textId="279541BD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43" w:history="1">
            <w:r w:rsidR="005534D1" w:rsidRPr="00D76895">
              <w:rPr>
                <w:rStyle w:val="Hyperlink"/>
                <w:noProof/>
              </w:rPr>
              <w:t>Single Inpu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3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4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5B1AF1C" w14:textId="68C60D69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4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4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4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C97B231" w14:textId="50DCF792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5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5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43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129BE6A8" w14:textId="2D4743FD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6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6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47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1EC8165" w14:textId="3D6B9CCD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47" w:history="1">
            <w:r w:rsidR="005534D1" w:rsidRPr="00D76895">
              <w:rPr>
                <w:rStyle w:val="Hyperlink"/>
                <w:noProof/>
              </w:rPr>
              <w:t>Multiple Inpu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7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92CA24E" w14:textId="29A46112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8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8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705B8764" w14:textId="3E1E5F41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9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49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265FE3E" w14:textId="57FBB84A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0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0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4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1DD74E31" w14:textId="2AC9A59C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51" w:history="1">
            <w:r w:rsidR="005534D1" w:rsidRPr="00D76895">
              <w:rPr>
                <w:rStyle w:val="Hyperlink"/>
                <w:noProof/>
              </w:rPr>
              <w:t>Jobsheet 3 : Analog Inpu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1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9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7DF7415" w14:textId="15D7D92F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52" w:history="1">
            <w:r w:rsidR="005534D1" w:rsidRPr="00D76895">
              <w:rPr>
                <w:rStyle w:val="Hyperlink"/>
                <w:noProof/>
              </w:rPr>
              <w:t>Basic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2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9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2754903" w14:textId="61668508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3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3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59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87EA379" w14:textId="455C853F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4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4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6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5D523951" w14:textId="7A714472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5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5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64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366DB989" w14:textId="44F8E352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56" w:history="1">
            <w:r w:rsidR="005534D1" w:rsidRPr="00D76895">
              <w:rPr>
                <w:rStyle w:val="Hyperlink"/>
                <w:noProof/>
              </w:rPr>
              <w:t>Customize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6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6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A737FD5" w14:textId="7D9CF232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7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7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6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BFBD7A9" w14:textId="08CC0672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8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8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67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778D3A98" w14:textId="3163524C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9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59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7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00DCF03" w14:textId="6F7A76BD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60" w:history="1">
            <w:r w:rsidR="005534D1" w:rsidRPr="00D76895">
              <w:rPr>
                <w:rStyle w:val="Hyperlink"/>
                <w:noProof/>
              </w:rPr>
              <w:t>Jobsheet 4 : Analog Output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0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7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CCB47E2" w14:textId="38D46D05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61" w:history="1">
            <w:r w:rsidR="005534D1" w:rsidRPr="00D76895">
              <w:rPr>
                <w:rStyle w:val="Hyperlink"/>
                <w:noProof/>
              </w:rPr>
              <w:t>Basic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1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7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D917FE0" w14:textId="11547B2F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2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2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7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1E35C2A" w14:textId="7524F11A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3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3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7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2A537C0B" w14:textId="462FBA03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4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4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80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5FCA8218" w14:textId="14E28767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65" w:history="1">
            <w:r w:rsidR="005534D1" w:rsidRPr="00D76895">
              <w:rPr>
                <w:rStyle w:val="Hyperlink"/>
                <w:noProof/>
              </w:rPr>
              <w:t>Customize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5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8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76EDB339" w14:textId="3310F81C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6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6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8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1801901D" w14:textId="41987F39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7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7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8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F026C80" w14:textId="7D49FB80" w:rsidR="005534D1" w:rsidRDefault="00E416BC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8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8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86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6B09144F" w14:textId="5A552CE2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69" w:history="1">
            <w:r w:rsidR="005534D1" w:rsidRPr="00D76895">
              <w:rPr>
                <w:rStyle w:val="Hyperlink"/>
                <w:noProof/>
              </w:rPr>
              <w:t>Jobsheet 5 : Historical Graph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69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9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565D022D" w14:textId="2CA40590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70" w:history="1">
            <w:r w:rsidR="005534D1" w:rsidRPr="00D76895">
              <w:rPr>
                <w:rStyle w:val="Hyperlink"/>
                <w:noProof/>
              </w:rPr>
              <w:t>Program Ladde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70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9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49294C58" w14:textId="591ACB6B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71" w:history="1">
            <w:r w:rsidR="005534D1" w:rsidRPr="00D76895">
              <w:rPr>
                <w:rStyle w:val="Hyperlink"/>
                <w:noProof/>
              </w:rPr>
              <w:t>Program Python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71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9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50629732" w14:textId="474A2A96" w:rsidR="005534D1" w:rsidRDefault="00E416BC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72" w:history="1">
            <w:r w:rsidR="005534D1" w:rsidRPr="00D76895">
              <w:rPr>
                <w:rStyle w:val="Hyperlink"/>
                <w:noProof/>
              </w:rPr>
              <w:t>Program QML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72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97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714F4116" w14:textId="70C6E280" w:rsidR="005534D1" w:rsidRDefault="00E416BC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73" w:history="1">
            <w:r w:rsidR="005534D1" w:rsidRPr="00D76895">
              <w:rPr>
                <w:rStyle w:val="Hyperlink"/>
                <w:noProof/>
              </w:rPr>
              <w:t>Tentang Penulis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73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101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7C169331" w14:textId="0880E6BA" w:rsidR="00FE1938" w:rsidRPr="00FE1938" w:rsidRDefault="00552184" w:rsidP="00FE1938">
          <w:r>
            <w:rPr>
              <w:b/>
              <w:bCs/>
              <w:noProof/>
            </w:rPr>
            <w:fldChar w:fldCharType="end"/>
          </w:r>
        </w:p>
      </w:sdtContent>
    </w:sdt>
    <w:p w14:paraId="3A1B853E" w14:textId="4CD37D61" w:rsidR="005534D1" w:rsidRDefault="005534D1" w:rsidP="005534D1">
      <w:bookmarkStart w:id="2" w:name="_Toc125196613"/>
    </w:p>
    <w:p w14:paraId="687DD49E" w14:textId="3E529E32" w:rsidR="005534D1" w:rsidRDefault="005534D1" w:rsidP="005534D1"/>
    <w:p w14:paraId="028BB41E" w14:textId="44898F1B" w:rsidR="005534D1" w:rsidRDefault="005534D1" w:rsidP="005534D1"/>
    <w:p w14:paraId="6C43DF17" w14:textId="02D275DD" w:rsidR="005534D1" w:rsidRDefault="005534D1" w:rsidP="005534D1"/>
    <w:p w14:paraId="5F00402D" w14:textId="27AAF497" w:rsidR="005534D1" w:rsidRDefault="005534D1" w:rsidP="005534D1"/>
    <w:p w14:paraId="64760119" w14:textId="1E14F76C" w:rsidR="005534D1" w:rsidRDefault="005534D1" w:rsidP="005534D1"/>
    <w:p w14:paraId="2564ADD2" w14:textId="226D24FC" w:rsidR="005534D1" w:rsidRDefault="005534D1" w:rsidP="005534D1"/>
    <w:p w14:paraId="5030AD44" w14:textId="7673DBBF" w:rsidR="005534D1" w:rsidRDefault="005534D1" w:rsidP="005534D1"/>
    <w:p w14:paraId="55C22A9E" w14:textId="14E9CF89" w:rsidR="005534D1" w:rsidRDefault="005534D1" w:rsidP="005534D1"/>
    <w:p w14:paraId="68CB6FF7" w14:textId="5F935595" w:rsidR="005534D1" w:rsidRDefault="005534D1" w:rsidP="005534D1"/>
    <w:p w14:paraId="324722D3" w14:textId="6E0FCF7E" w:rsidR="005534D1" w:rsidRDefault="005534D1" w:rsidP="005534D1"/>
    <w:p w14:paraId="6F98029E" w14:textId="35A94C54" w:rsidR="005534D1" w:rsidRDefault="005534D1" w:rsidP="005534D1"/>
    <w:p w14:paraId="3AE1FFC4" w14:textId="0B1DE676" w:rsidR="005534D1" w:rsidRDefault="005534D1" w:rsidP="005534D1"/>
    <w:p w14:paraId="151EF1B2" w14:textId="5F2AEF50" w:rsidR="005534D1" w:rsidRDefault="005534D1" w:rsidP="005534D1"/>
    <w:p w14:paraId="0D2BAC01" w14:textId="5F7250F8" w:rsidR="005534D1" w:rsidRDefault="005534D1" w:rsidP="005534D1"/>
    <w:p w14:paraId="3F99132F" w14:textId="6E81CAC9" w:rsidR="005534D1" w:rsidRDefault="005534D1" w:rsidP="005534D1"/>
    <w:p w14:paraId="044D83A0" w14:textId="2CBF3551" w:rsidR="005534D1" w:rsidRDefault="005534D1" w:rsidP="005534D1"/>
    <w:p w14:paraId="3E6D3400" w14:textId="7E70BA17" w:rsidR="005534D1" w:rsidRDefault="005534D1" w:rsidP="005534D1"/>
    <w:p w14:paraId="459FF93E" w14:textId="2529A727" w:rsidR="005534D1" w:rsidRDefault="005534D1" w:rsidP="005534D1"/>
    <w:p w14:paraId="49FE3EA9" w14:textId="39B6BBC7" w:rsidR="005534D1" w:rsidRDefault="005534D1" w:rsidP="005534D1"/>
    <w:p w14:paraId="324E87BA" w14:textId="09B9BA86" w:rsidR="005534D1" w:rsidRDefault="005534D1" w:rsidP="005534D1"/>
    <w:p w14:paraId="353552E3" w14:textId="59B9AEBF" w:rsidR="005534D1" w:rsidRDefault="005534D1" w:rsidP="005534D1"/>
    <w:p w14:paraId="4371BEE3" w14:textId="77777777" w:rsidR="005534D1" w:rsidRDefault="005534D1" w:rsidP="005534D1"/>
    <w:p w14:paraId="4480FC31" w14:textId="18EC3E37" w:rsidR="00DC57E3" w:rsidRDefault="00DC57E3" w:rsidP="00DC57E3">
      <w:pPr>
        <w:pStyle w:val="Heading1"/>
      </w:pPr>
      <w:proofErr w:type="spellStart"/>
      <w:r>
        <w:t>Persiapan</w:t>
      </w:r>
      <w:bookmarkEnd w:id="2"/>
      <w:proofErr w:type="spellEnd"/>
    </w:p>
    <w:p w14:paraId="124ABE95" w14:textId="587E1758" w:rsidR="00DC57E3" w:rsidRDefault="00DC57E3" w:rsidP="00DC57E3"/>
    <w:p w14:paraId="53D839AD" w14:textId="1151B3E2" w:rsidR="00DC57E3" w:rsidRDefault="004A60EF" w:rsidP="00DC57E3">
      <w:pPr>
        <w:pStyle w:val="Heading2"/>
      </w:pPr>
      <w:bookmarkStart w:id="3" w:name="_Toc125196614"/>
      <w:proofErr w:type="spellStart"/>
      <w:r>
        <w:t>Pengenalan</w:t>
      </w:r>
      <w:proofErr w:type="spellEnd"/>
      <w:r w:rsidR="00DC57E3">
        <w:t xml:space="preserve"> Software Tools</w:t>
      </w:r>
      <w:bookmarkEnd w:id="3"/>
    </w:p>
    <w:p w14:paraId="378C1FD6" w14:textId="6A7C65DF" w:rsidR="00DC57E3" w:rsidRDefault="00DC57E3" w:rsidP="00DC57E3">
      <w:pPr>
        <w:pStyle w:val="Heading2"/>
      </w:pPr>
    </w:p>
    <w:p w14:paraId="415D09DB" w14:textId="1396B5D7" w:rsidR="00602245" w:rsidRDefault="00602245" w:rsidP="00602245">
      <w:pPr>
        <w:pStyle w:val="Heading3"/>
      </w:pPr>
      <w:bookmarkStart w:id="4" w:name="_Toc125196615"/>
      <w:r>
        <w:t>Notepad++</w:t>
      </w:r>
      <w:bookmarkEnd w:id="4"/>
    </w:p>
    <w:p w14:paraId="17CAC071" w14:textId="77777777" w:rsidR="007C3859" w:rsidRPr="007C3859" w:rsidRDefault="007C3859" w:rsidP="007C3859"/>
    <w:p w14:paraId="2C57F3E8" w14:textId="77777777" w:rsidR="007C3859" w:rsidRDefault="007C3859" w:rsidP="007C3859">
      <w:pPr>
        <w:jc w:val="both"/>
      </w:pPr>
      <w:r>
        <w:t xml:space="preserve">Notepad++ </w:t>
      </w:r>
      <w:proofErr w:type="spellStart"/>
      <w:r>
        <w:t>adalah</w:t>
      </w:r>
      <w:proofErr w:type="spellEnd"/>
      <w:r>
        <w:t xml:space="preserve"> source code editor gratis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ganti</w:t>
      </w:r>
      <w:proofErr w:type="spellEnd"/>
      <w:r>
        <w:t xml:space="preserve"> notepad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. Notepad++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hasa C++ dan </w:t>
      </w:r>
      <w:proofErr w:type="spellStart"/>
      <w:r>
        <w:t>menggunakan</w:t>
      </w:r>
      <w:proofErr w:type="spellEnd"/>
      <w:r>
        <w:t xml:space="preserve"> Win32 API </w:t>
      </w:r>
      <w:proofErr w:type="spellStart"/>
      <w:r>
        <w:t>murni</w:t>
      </w:r>
      <w:proofErr w:type="spellEnd"/>
      <w:r>
        <w:t xml:space="preserve"> dan STL yang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program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CPU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ing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URL":"https://notepad-plus-plus.org/","accessed":{"date-parts":[["2022","8","4"]]},"author":[{"dropping-particle":"","family":"Ho","given":"Don","non-dropping-particle":"","parse-names":false,"suffix":""}],"id":"ITEM-1","issued":{"date-parts":[["2022"]]},"title":"What is Notepad++","type":"webpage"},"uris":["http://www.mendeley.com/documents/?uuid=e110b36e-814d-4581-8f8b-ebe983210b99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A8170D">
        <w:rPr>
          <w:noProof/>
        </w:rPr>
        <w:t>[17]</w:t>
      </w:r>
      <w:r>
        <w:fldChar w:fldCharType="end"/>
      </w:r>
      <w:r>
        <w:t xml:space="preserve">. Cara </w:t>
      </w:r>
      <w:proofErr w:type="spellStart"/>
      <w:r>
        <w:t>instal</w:t>
      </w:r>
      <w:proofErr w:type="spellEnd"/>
      <w:r>
        <w:t xml:space="preserve"> Notepad++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8" w:history="1">
        <w:r w:rsidRPr="00A33043">
          <w:rPr>
            <w:rStyle w:val="Hyperlink"/>
          </w:rPr>
          <w:t>https://notepad-plus-plus.org/downloads/</w:t>
        </w:r>
      </w:hyperlink>
      <w:r>
        <w:t xml:space="preserve"> </w:t>
      </w:r>
      <w:proofErr w:type="spellStart"/>
      <w:r>
        <w:t>lalu</w:t>
      </w:r>
      <w:proofErr w:type="spellEnd"/>
      <w:r>
        <w:t xml:space="preserve"> download installer yang paling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artinya</w:t>
      </w:r>
      <w:proofErr w:type="spellEnd"/>
      <w:r>
        <w:t xml:space="preserve"> paling </w:t>
      </w:r>
      <w:proofErr w:type="spellStart"/>
      <w:r>
        <w:t>baru</w:t>
      </w:r>
      <w:proofErr w:type="spellEnd"/>
      <w:r>
        <w:t xml:space="preserve">)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>.</w:t>
      </w:r>
    </w:p>
    <w:p w14:paraId="4534E891" w14:textId="77777777" w:rsidR="007C3859" w:rsidRDefault="007C3859" w:rsidP="007C3859">
      <w:pPr>
        <w:jc w:val="center"/>
      </w:pPr>
      <w:r>
        <w:rPr>
          <w:noProof/>
        </w:rPr>
        <w:drawing>
          <wp:inline distT="0" distB="0" distL="0" distR="0" wp14:anchorId="42FC1F61" wp14:editId="5D4C9C69">
            <wp:extent cx="3759958" cy="2114090"/>
            <wp:effectExtent l="0" t="0" r="0" b="0"/>
            <wp:docPr id="15" name="Picture 1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70909" cy="2120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5C30" w14:textId="38447620" w:rsidR="007C3859" w:rsidRDefault="007C3859" w:rsidP="007C385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yang paling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download dan </w:t>
      </w:r>
      <w:proofErr w:type="spellStart"/>
      <w:r>
        <w:t>instal</w:t>
      </w:r>
      <w:proofErr w:type="spellEnd"/>
      <w:r>
        <w:t xml:space="preserve">. Setelah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4F988FB" w14:textId="2CD8F7DB" w:rsidR="007C3859" w:rsidRDefault="007C3859" w:rsidP="002233EC">
      <w:pPr>
        <w:jc w:val="center"/>
      </w:pPr>
      <w:r>
        <w:rPr>
          <w:noProof/>
        </w:rPr>
        <w:lastRenderedPageBreak/>
        <w:drawing>
          <wp:inline distT="0" distB="0" distL="0" distR="0" wp14:anchorId="5F194F9E" wp14:editId="69105AAE">
            <wp:extent cx="3091218" cy="2695655"/>
            <wp:effectExtent l="0" t="0" r="0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, Word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97462" cy="270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8DC66" w14:textId="77777777" w:rsidR="007C3859" w:rsidRPr="00BF0FB6" w:rsidRDefault="007C3859" w:rsidP="007C3859">
      <w:pPr>
        <w:jc w:val="both"/>
      </w:pPr>
      <w:r>
        <w:t xml:space="preserve">Notepad++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kstensi</w:t>
      </w:r>
      <w:proofErr w:type="spellEnd"/>
      <w:r>
        <w:t xml:space="preserve"> </w:t>
      </w:r>
      <w:proofErr w:type="spellStart"/>
      <w:r>
        <w:t>qml</w:t>
      </w:r>
      <w:proofErr w:type="spellEnd"/>
      <w:r>
        <w:t>.</w:t>
      </w:r>
    </w:p>
    <w:p w14:paraId="758C8F07" w14:textId="77777777" w:rsidR="007C3859" w:rsidRPr="007C3859" w:rsidRDefault="007C3859" w:rsidP="007C3859"/>
    <w:p w14:paraId="271711FE" w14:textId="004059E9" w:rsidR="00602245" w:rsidRDefault="00602245" w:rsidP="00602245">
      <w:pPr>
        <w:pStyle w:val="Heading3"/>
      </w:pPr>
      <w:bookmarkStart w:id="5" w:name="_Toc125196616"/>
      <w:proofErr w:type="spellStart"/>
      <w:r>
        <w:t>Thonny</w:t>
      </w:r>
      <w:proofErr w:type="spellEnd"/>
      <w:r>
        <w:t xml:space="preserve"> IDE</w:t>
      </w:r>
      <w:bookmarkEnd w:id="5"/>
    </w:p>
    <w:p w14:paraId="3FC5F9CA" w14:textId="77777777" w:rsidR="00A91439" w:rsidRPr="00A91439" w:rsidRDefault="00A91439" w:rsidP="00A91439"/>
    <w:p w14:paraId="6DDA64F0" w14:textId="77777777" w:rsidR="00F94756" w:rsidRDefault="00F94756" w:rsidP="00A91439">
      <w:pPr>
        <w:ind w:firstLine="284"/>
        <w:jc w:val="both"/>
      </w:pP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adalah</w:t>
      </w:r>
      <w:proofErr w:type="spellEnd"/>
      <w:r w:rsidRPr="004E28E4">
        <w:t xml:space="preserve"> software yang </w:t>
      </w:r>
      <w:proofErr w:type="spellStart"/>
      <w:r w:rsidRPr="004E28E4">
        <w:t>dikembangkan</w:t>
      </w:r>
      <w:proofErr w:type="spellEnd"/>
      <w:r w:rsidRPr="004E28E4">
        <w:t xml:space="preserve"> oleh University of Tartu di Estonia yang </w:t>
      </w:r>
      <w:proofErr w:type="spellStart"/>
      <w:r w:rsidRPr="004E28E4">
        <w:t>diperuntukkan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programmer python </w:t>
      </w:r>
      <w:proofErr w:type="spellStart"/>
      <w:r w:rsidRPr="004E28E4">
        <w:t>pemula</w:t>
      </w:r>
      <w:proofErr w:type="spellEnd"/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merupakan</w:t>
      </w:r>
      <w:proofErr w:type="spellEnd"/>
      <w:r w:rsidRPr="004E28E4">
        <w:t xml:space="preserve"> software open source alias gratis dan </w:t>
      </w:r>
      <w:proofErr w:type="spellStart"/>
      <w:r w:rsidRPr="004E28E4">
        <w:t>memiliki</w:t>
      </w:r>
      <w:proofErr w:type="spellEnd"/>
      <w:r w:rsidRPr="004E28E4">
        <w:t xml:space="preserve"> </w:t>
      </w:r>
      <w:proofErr w:type="spellStart"/>
      <w:r w:rsidRPr="004E28E4">
        <w:t>lisensi</w:t>
      </w:r>
      <w:proofErr w:type="spellEnd"/>
      <w:r w:rsidRPr="004E28E4">
        <w:t xml:space="preserve"> GPL v3</w:t>
      </w:r>
      <w:r>
        <w:t xml:space="preserve"> </w:t>
      </w:r>
      <w:r>
        <w:fldChar w:fldCharType="begin" w:fldLock="1"/>
      </w:r>
      <w:r>
        <w:instrText>ADDIN CSL_CITATION {"citationItems":[{"id":"ITEM-1","itemData":{"ISBN":"9781450334402","author":[{"dropping-particle":"","family":"Annamaa","given":"Aivar","non-dropping-particle":"","parse-names":false,"suffix":""}],"container-title":"ITiCSE '15: Proceedings of the 2015 ACM Conference on Innovation and Technology in Computer Science Education","id":"ITEM-1","issue":"4","issued":{"date-parts":[["2015"]]},"page":"343","title":"Thonny , a Python IDE for Learning Programming Categories and Subject Descriptors","type":"article-journal","volume":"13"},"uris":["http://www.mendeley.com/documents/?uuid=23a6541d-020e-4638-9821-470541f0646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1A0A6F">
        <w:rPr>
          <w:noProof/>
        </w:rPr>
        <w:t>[16]</w:t>
      </w:r>
      <w:r>
        <w:fldChar w:fldCharType="end"/>
      </w:r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sudah</w:t>
      </w:r>
      <w:proofErr w:type="spellEnd"/>
      <w:r w:rsidRPr="004E28E4">
        <w:t xml:space="preserve"> </w:t>
      </w:r>
      <w:proofErr w:type="spellStart"/>
      <w:r w:rsidRPr="004E28E4">
        <w:t>memiliki</w:t>
      </w:r>
      <w:proofErr w:type="spellEnd"/>
      <w:r w:rsidRPr="004E28E4">
        <w:t xml:space="preserve"> Python 3.7 </w:t>
      </w:r>
      <w:proofErr w:type="spellStart"/>
      <w:r w:rsidRPr="004E28E4">
        <w:t>didalamnya</w:t>
      </w:r>
      <w:proofErr w:type="spellEnd"/>
      <w:r w:rsidRPr="004E28E4">
        <w:t xml:space="preserve"> yang </w:t>
      </w:r>
      <w:proofErr w:type="spellStart"/>
      <w:r w:rsidRPr="004E28E4">
        <w:t>akan</w:t>
      </w:r>
      <w:proofErr w:type="spellEnd"/>
      <w:r w:rsidRPr="004E28E4">
        <w:t xml:space="preserve"> </w:t>
      </w:r>
      <w:proofErr w:type="spellStart"/>
      <w:r w:rsidRPr="004E28E4">
        <w:t>memudahkan</w:t>
      </w:r>
      <w:proofErr w:type="spellEnd"/>
      <w:r w:rsidRPr="004E28E4">
        <w:t xml:space="preserve"> </w:t>
      </w:r>
      <w:proofErr w:type="spellStart"/>
      <w:r w:rsidRPr="004E28E4">
        <w:t>pengguna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</w:t>
      </w:r>
      <w:proofErr w:type="spellStart"/>
      <w:r w:rsidRPr="004E28E4">
        <w:t>mengeksekusi</w:t>
      </w:r>
      <w:proofErr w:type="spellEnd"/>
      <w:r w:rsidRPr="004E28E4">
        <w:t xml:space="preserve"> program </w:t>
      </w:r>
      <w:proofErr w:type="spellStart"/>
      <w:r w:rsidRPr="004E28E4">
        <w:t>dengan</w:t>
      </w:r>
      <w:proofErr w:type="spellEnd"/>
      <w:r w:rsidRPr="004E28E4">
        <w:t xml:space="preserve"> </w:t>
      </w:r>
      <w:proofErr w:type="spellStart"/>
      <w:r w:rsidRPr="004E28E4">
        <w:t>cepat</w:t>
      </w:r>
      <w:proofErr w:type="spellEnd"/>
      <w:r w:rsidRPr="004E28E4">
        <w:t>.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tst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11" w:history="1">
        <w:r w:rsidRPr="00463DB0">
          <w:rPr>
            <w:rStyle w:val="Hyperlink"/>
          </w:rPr>
          <w:t>https://thonny.org/</w:t>
        </w:r>
      </w:hyperlink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gunakan</w:t>
      </w:r>
      <w:proofErr w:type="spellEnd"/>
      <w:r>
        <w:t xml:space="preserve">. Ada 3 </w:t>
      </w:r>
      <w:proofErr w:type="spellStart"/>
      <w:r>
        <w:t>ops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Windows, MacOS, dan Linux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man</w:t>
      </w:r>
      <w:proofErr w:type="spellEnd"/>
      <w:r>
        <w:t xml:space="preserve"> thonny.or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E5F4B50" w14:textId="77777777" w:rsidR="00F94756" w:rsidRDefault="00F94756" w:rsidP="00F94756">
      <w:pPr>
        <w:jc w:val="center"/>
      </w:pPr>
      <w:r>
        <w:rPr>
          <w:noProof/>
        </w:rPr>
        <w:lastRenderedPageBreak/>
        <w:drawing>
          <wp:inline distT="0" distB="0" distL="0" distR="0" wp14:anchorId="57AF420A" wp14:editId="79855D5C">
            <wp:extent cx="3174521" cy="2941245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6708" r="27898" b="8720"/>
                    <a:stretch/>
                  </pic:blipFill>
                  <pic:spPr bwMode="auto">
                    <a:xfrm>
                      <a:off x="0" y="0"/>
                      <a:ext cx="3174913" cy="2941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AE851" w14:textId="0A157355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download version </w:t>
      </w:r>
      <w:proofErr w:type="spellStart"/>
      <w:r>
        <w:t>sesua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. Setelah </w:t>
      </w:r>
      <w:proofErr w:type="spellStart"/>
      <w:r>
        <w:t>selesai</w:t>
      </w:r>
      <w:proofErr w:type="spellEnd"/>
      <w:r>
        <w:t xml:space="preserve"> proses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D9F3801" w14:textId="77777777" w:rsidR="00F94756" w:rsidRDefault="00F94756" w:rsidP="00F94756">
      <w:pPr>
        <w:jc w:val="center"/>
      </w:pPr>
      <w:r>
        <w:rPr>
          <w:noProof/>
        </w:rPr>
        <w:drawing>
          <wp:inline distT="0" distB="0" distL="0" distR="0" wp14:anchorId="0C5B8990" wp14:editId="2EB90599">
            <wp:extent cx="4106173" cy="2308755"/>
            <wp:effectExtent l="0" t="0" r="0" b="0"/>
            <wp:docPr id="18" name="Picture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23962" cy="2318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4A45" w14:textId="77777777" w:rsidR="00F94756" w:rsidRDefault="00F94756" w:rsidP="00F94756">
      <w:pPr>
        <w:jc w:val="center"/>
      </w:pPr>
      <w:bookmarkStart w:id="6" w:name="_Toc110517852"/>
      <w:r>
        <w:t xml:space="preserve">Gambar </w:t>
      </w:r>
      <w:fldSimple w:instr=" SEQ Gambar \* ARABIC ">
        <w:r>
          <w:rPr>
            <w:noProof/>
          </w:rPr>
          <w:t>6</w:t>
        </w:r>
      </w:fldSimple>
      <w:r>
        <w:t xml:space="preserve">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.</w:t>
      </w:r>
      <w:bookmarkEnd w:id="6"/>
    </w:p>
    <w:p w14:paraId="404C4839" w14:textId="7DD3FAEE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ing dan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shell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running cod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disitu</w:t>
      </w:r>
      <w:proofErr w:type="spellEnd"/>
      <w:r>
        <w:t>.</w:t>
      </w:r>
    </w:p>
    <w:p w14:paraId="484E6E21" w14:textId="4CDE9476" w:rsidR="00277E24" w:rsidRDefault="00277E24" w:rsidP="00F94756"/>
    <w:p w14:paraId="11F26237" w14:textId="1AAE8850" w:rsidR="00D93372" w:rsidRDefault="00D93372" w:rsidP="00F94756"/>
    <w:p w14:paraId="18DD58D7" w14:textId="1B46F826" w:rsidR="00D93372" w:rsidRDefault="00D93372" w:rsidP="00F94756"/>
    <w:p w14:paraId="0CAA7DCF" w14:textId="77777777" w:rsidR="00D93372" w:rsidRPr="00F94756" w:rsidRDefault="00D93372" w:rsidP="00F94756"/>
    <w:p w14:paraId="4A27EB07" w14:textId="0BF4DE1D" w:rsidR="00602245" w:rsidRDefault="00602245" w:rsidP="00602245">
      <w:pPr>
        <w:pStyle w:val="Heading3"/>
      </w:pPr>
      <w:bookmarkStart w:id="7" w:name="_Toc125196617"/>
      <w:proofErr w:type="spellStart"/>
      <w:r>
        <w:lastRenderedPageBreak/>
        <w:t>Outseal</w:t>
      </w:r>
      <w:proofErr w:type="spellEnd"/>
      <w:r>
        <w:t xml:space="preserve"> Studio</w:t>
      </w:r>
      <w:bookmarkEnd w:id="7"/>
    </w:p>
    <w:p w14:paraId="4BF9B2E9" w14:textId="77777777" w:rsidR="00D93372" w:rsidRPr="00D93372" w:rsidRDefault="00D93372" w:rsidP="00D93372"/>
    <w:p w14:paraId="479797E8" w14:textId="7509970E" w:rsidR="00D93372" w:rsidRDefault="00D93372" w:rsidP="00D93372">
      <w:pPr>
        <w:jc w:val="both"/>
      </w:pP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</w:t>
      </w:r>
      <w:proofErr w:type="spellStart"/>
      <w:r w:rsidRPr="00D93372">
        <w:t>sebuah</w:t>
      </w:r>
      <w:proofErr w:type="spellEnd"/>
      <w:r w:rsidRPr="00D93372">
        <w:t xml:space="preserve"> </w:t>
      </w:r>
      <w:proofErr w:type="spellStart"/>
      <w:r w:rsidRPr="00D93372">
        <w:t>teknologi</w:t>
      </w:r>
      <w:proofErr w:type="spellEnd"/>
      <w:r w:rsidRPr="00D93372">
        <w:t xml:space="preserve"> </w:t>
      </w:r>
      <w:proofErr w:type="spellStart"/>
      <w:r w:rsidRPr="00D93372">
        <w:t>otomasi</w:t>
      </w:r>
      <w:proofErr w:type="spellEnd"/>
      <w:r w:rsidRPr="00D93372">
        <w:t xml:space="preserve"> </w:t>
      </w:r>
      <w:proofErr w:type="spellStart"/>
      <w:r w:rsidRPr="00D93372">
        <w:t>karya</w:t>
      </w:r>
      <w:proofErr w:type="spellEnd"/>
      <w:r w:rsidRPr="00D93372">
        <w:t xml:space="preserve"> </w:t>
      </w:r>
      <w:proofErr w:type="spellStart"/>
      <w:r w:rsidRPr="00D93372">
        <w:t>anak</w:t>
      </w:r>
      <w:proofErr w:type="spellEnd"/>
      <w:r w:rsidRPr="00D93372">
        <w:t xml:space="preserve"> </w:t>
      </w:r>
      <w:proofErr w:type="spellStart"/>
      <w:r w:rsidRPr="00D93372">
        <w:t>bangsa</w:t>
      </w:r>
      <w:proofErr w:type="spellEnd"/>
      <w:r w:rsidRPr="00D93372">
        <w:t xml:space="preserve">. </w:t>
      </w:r>
      <w:proofErr w:type="spellStart"/>
      <w:r w:rsidRPr="00D93372">
        <w:t>Produk</w:t>
      </w:r>
      <w:proofErr w:type="spellEnd"/>
      <w:r w:rsidRPr="00D93372">
        <w:t xml:space="preserve">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LC (</w:t>
      </w:r>
      <w:proofErr w:type="spellStart"/>
      <w:r w:rsidRPr="00D93372">
        <w:t>Progammable</w:t>
      </w:r>
      <w:proofErr w:type="spellEnd"/>
      <w:r w:rsidRPr="00D93372">
        <w:t xml:space="preserve"> Logic Controller), </w:t>
      </w:r>
      <w:proofErr w:type="gramStart"/>
      <w:r w:rsidRPr="00D93372">
        <w:t>HMI(</w:t>
      </w:r>
      <w:proofErr w:type="gramEnd"/>
      <w:r w:rsidRPr="00D93372">
        <w:t xml:space="preserve">Human Machine Interface) dan </w:t>
      </w:r>
      <w:proofErr w:type="spellStart"/>
      <w:r w:rsidRPr="00D93372">
        <w:t>modul-modul</w:t>
      </w:r>
      <w:proofErr w:type="spellEnd"/>
      <w:r w:rsidRPr="00D93372">
        <w:t xml:space="preserve"> yang lain. PLC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dibuat</w:t>
      </w:r>
      <w:proofErr w:type="spellEnd"/>
      <w:r w:rsidRPr="00D93372">
        <w:t xml:space="preserve"> </w:t>
      </w:r>
      <w:proofErr w:type="spellStart"/>
      <w:r w:rsidRPr="00D93372">
        <w:t>berbasis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bootloader dan </w:t>
      </w:r>
      <w:proofErr w:type="spellStart"/>
      <w:r w:rsidRPr="00D93372">
        <w:t>desain</w:t>
      </w:r>
      <w:proofErr w:type="spellEnd"/>
      <w:r w:rsidRPr="00D93372">
        <w:t xml:space="preserve"> hard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dibuka</w:t>
      </w:r>
      <w:proofErr w:type="spellEnd"/>
      <w:r w:rsidRPr="00D93372">
        <w:t xml:space="preserve"> </w:t>
      </w:r>
      <w:proofErr w:type="spellStart"/>
      <w:r w:rsidRPr="00D93372">
        <w:t>untuk</w:t>
      </w:r>
      <w:proofErr w:type="spellEnd"/>
      <w:r w:rsidRPr="00D93372">
        <w:t xml:space="preserve"> </w:t>
      </w:r>
      <w:proofErr w:type="spellStart"/>
      <w:r w:rsidRPr="00D93372">
        <w:t>umum</w:t>
      </w:r>
      <w:proofErr w:type="spellEnd"/>
      <w:r w:rsidRPr="00D93372">
        <w:t xml:space="preserve">, </w:t>
      </w:r>
      <w:proofErr w:type="spellStart"/>
      <w:r w:rsidRPr="00D93372">
        <w:t>artinya</w:t>
      </w:r>
      <w:proofErr w:type="spellEnd"/>
      <w:r w:rsidRPr="00D93372">
        <w:t xml:space="preserve"> </w:t>
      </w:r>
      <w:proofErr w:type="spellStart"/>
      <w:r w:rsidRPr="00D93372">
        <w:t>anda</w:t>
      </w:r>
      <w:proofErr w:type="spellEnd"/>
      <w:r w:rsidRPr="00D93372">
        <w:t xml:space="preserve"> </w:t>
      </w:r>
      <w:proofErr w:type="spellStart"/>
      <w:r w:rsidRPr="00D93372">
        <w:t>bisa</w:t>
      </w:r>
      <w:proofErr w:type="spellEnd"/>
      <w:r w:rsidRPr="00D93372">
        <w:t xml:space="preserve"> download dan </w:t>
      </w:r>
      <w:proofErr w:type="spellStart"/>
      <w:r w:rsidRPr="00D93372">
        <w:t>mempelajari</w:t>
      </w:r>
      <w:proofErr w:type="spellEnd"/>
      <w:r w:rsidRPr="00D93372">
        <w:t xml:space="preserve"> </w:t>
      </w:r>
      <w:proofErr w:type="spellStart"/>
      <w:r w:rsidRPr="00D93372">
        <w:t>rangkaian</w:t>
      </w:r>
      <w:proofErr w:type="spellEnd"/>
      <w:r w:rsidRPr="00D93372">
        <w:t xml:space="preserve"> </w:t>
      </w:r>
      <w:proofErr w:type="spellStart"/>
      <w:r w:rsidRPr="00D93372">
        <w:t>elektroniknya</w:t>
      </w:r>
      <w:proofErr w:type="spellEnd"/>
      <w:r w:rsidRPr="00D93372">
        <w:t xml:space="preserve"> </w:t>
      </w:r>
      <w:proofErr w:type="spellStart"/>
      <w:r w:rsidRPr="00D93372">
        <w:t>secara</w:t>
      </w:r>
      <w:proofErr w:type="spellEnd"/>
      <w:r w:rsidRPr="00D93372">
        <w:t xml:space="preserve"> </w:t>
      </w:r>
      <w:proofErr w:type="spellStart"/>
      <w:r w:rsidRPr="00D93372">
        <w:t>bebas</w:t>
      </w:r>
      <w:proofErr w:type="spellEnd"/>
      <w:r w:rsidRPr="00D93372">
        <w:t xml:space="preserve"> </w:t>
      </w:r>
      <w:proofErr w:type="spellStart"/>
      <w:r w:rsidRPr="00D93372">
        <w:t>serta</w:t>
      </w:r>
      <w:proofErr w:type="spellEnd"/>
      <w:r w:rsidRPr="00D93372">
        <w:t xml:space="preserve"> </w:t>
      </w:r>
      <w:proofErr w:type="spellStart"/>
      <w:r w:rsidRPr="00D93372">
        <w:t>membuat</w:t>
      </w:r>
      <w:proofErr w:type="spellEnd"/>
      <w:r w:rsidRPr="00D93372">
        <w:t xml:space="preserve"> </w:t>
      </w:r>
      <w:proofErr w:type="spellStart"/>
      <w:r w:rsidRPr="00D93372">
        <w:t>sendiri</w:t>
      </w:r>
      <w:proofErr w:type="spellEnd"/>
      <w:r w:rsidRPr="00D93372">
        <w:t xml:space="preserve"> di </w:t>
      </w:r>
      <w:proofErr w:type="spellStart"/>
      <w:r w:rsidRPr="00D93372">
        <w:t>rumah</w:t>
      </w:r>
      <w:proofErr w:type="spellEnd"/>
      <w:r w:rsidRPr="00D93372">
        <w:t xml:space="preserve"> </w:t>
      </w:r>
      <w:proofErr w:type="spellStart"/>
      <w:r w:rsidRPr="00D93372">
        <w:t>menggunakan</w:t>
      </w:r>
      <w:proofErr w:type="spellEnd"/>
      <w:r w:rsidRPr="00D93372">
        <w:t xml:space="preserve"> </w:t>
      </w:r>
      <w:proofErr w:type="spellStart"/>
      <w:r w:rsidRPr="00D93372">
        <w:t>papan</w:t>
      </w:r>
      <w:proofErr w:type="spellEnd"/>
      <w:r w:rsidRPr="00D93372">
        <w:t xml:space="preserve"> </w:t>
      </w:r>
      <w:proofErr w:type="spellStart"/>
      <w:r w:rsidRPr="00D93372">
        <w:t>mikrokontroller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</w:t>
      </w:r>
      <w:proofErr w:type="spellStart"/>
      <w:r w:rsidRPr="00D93372">
        <w:t>dengan</w:t>
      </w:r>
      <w:proofErr w:type="spellEnd"/>
      <w:r w:rsidRPr="00D93372">
        <w:t xml:space="preserve"> </w:t>
      </w:r>
      <w:proofErr w:type="spellStart"/>
      <w:r w:rsidRPr="00D93372">
        <w:t>harga</w:t>
      </w:r>
      <w:proofErr w:type="spellEnd"/>
      <w:r w:rsidRPr="00D93372">
        <w:t xml:space="preserve"> yang </w:t>
      </w:r>
      <w:proofErr w:type="spellStart"/>
      <w:r w:rsidRPr="00D93372">
        <w:t>terjangkau</w:t>
      </w:r>
      <w:proofErr w:type="spellEnd"/>
      <w:r w:rsidRPr="00D93372">
        <w:t xml:space="preserve">. Dan yang </w:t>
      </w:r>
      <w:proofErr w:type="spellStart"/>
      <w:r w:rsidRPr="00D93372">
        <w:t>menarik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soft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rogram visual (ladder diagram), </w:t>
      </w:r>
      <w:proofErr w:type="spellStart"/>
      <w:r w:rsidRPr="00D93372">
        <w:t>berbahasa</w:t>
      </w:r>
      <w:proofErr w:type="spellEnd"/>
      <w:r w:rsidRPr="00D93372">
        <w:t xml:space="preserve"> Indonesia dan juga </w:t>
      </w:r>
      <w:proofErr w:type="spellStart"/>
      <w:r w:rsidRPr="00D93372">
        <w:t>dibuat</w:t>
      </w:r>
      <w:proofErr w:type="spellEnd"/>
      <w:r w:rsidRPr="00D93372">
        <w:t xml:space="preserve"> gratis.</w:t>
      </w:r>
    </w:p>
    <w:p w14:paraId="58EA6E0F" w14:textId="1CCB7357" w:rsidR="00D93372" w:rsidRDefault="00D93372" w:rsidP="00D93372"/>
    <w:p w14:paraId="4414814F" w14:textId="7477ACF6" w:rsidR="004A0D2D" w:rsidRDefault="00654B39" w:rsidP="00D93372">
      <w:r>
        <w:rPr>
          <w:noProof/>
        </w:rPr>
        <w:drawing>
          <wp:inline distT="0" distB="0" distL="0" distR="0" wp14:anchorId="2E335706" wp14:editId="4E79F98D">
            <wp:extent cx="5943600" cy="3176270"/>
            <wp:effectExtent l="0" t="0" r="0" b="508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7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17468" w14:textId="19DADCC8" w:rsidR="004A0D2D" w:rsidRDefault="004A0D2D" w:rsidP="00D93372"/>
    <w:p w14:paraId="7C54A278" w14:textId="1DD80040" w:rsidR="004A0D2D" w:rsidRDefault="004A0D2D" w:rsidP="00D93372"/>
    <w:p w14:paraId="028E4962" w14:textId="21467497" w:rsidR="004A0D2D" w:rsidRDefault="004A0D2D" w:rsidP="00D93372"/>
    <w:p w14:paraId="26F37A35" w14:textId="4B73D254" w:rsidR="004A0D2D" w:rsidRDefault="004A0D2D" w:rsidP="00D93372"/>
    <w:p w14:paraId="3558C751" w14:textId="4A132A75" w:rsidR="004A0D2D" w:rsidRDefault="004A0D2D" w:rsidP="00D93372"/>
    <w:p w14:paraId="5C509AD3" w14:textId="15D16792" w:rsidR="004A0D2D" w:rsidRDefault="004A0D2D" w:rsidP="00D93372"/>
    <w:p w14:paraId="1D7F0AC2" w14:textId="59CA5798" w:rsidR="004A0D2D" w:rsidRDefault="004A0D2D" w:rsidP="00D93372"/>
    <w:p w14:paraId="6352BA65" w14:textId="6A866380" w:rsidR="004A0D2D" w:rsidRDefault="004A0D2D" w:rsidP="00D93372"/>
    <w:p w14:paraId="3D7EC78F" w14:textId="77777777" w:rsidR="004A0D2D" w:rsidRPr="00D93372" w:rsidRDefault="004A0D2D" w:rsidP="00D93372"/>
    <w:p w14:paraId="7852742A" w14:textId="3B8C3F2D" w:rsidR="00DC57E3" w:rsidRDefault="00DC57E3" w:rsidP="00DC57E3">
      <w:pPr>
        <w:pStyle w:val="Heading2"/>
      </w:pPr>
      <w:bookmarkStart w:id="8" w:name="_Toc125196618"/>
      <w:proofErr w:type="spellStart"/>
      <w:r>
        <w:lastRenderedPageBreak/>
        <w:t>Instalasi</w:t>
      </w:r>
      <w:proofErr w:type="spellEnd"/>
      <w:r>
        <w:t xml:space="preserve"> Library Python</w:t>
      </w:r>
      <w:bookmarkEnd w:id="8"/>
      <w:r>
        <w:t xml:space="preserve"> </w:t>
      </w:r>
    </w:p>
    <w:p w14:paraId="0E6076B2" w14:textId="4395096E" w:rsidR="002E7BAF" w:rsidRDefault="002E7BAF" w:rsidP="004A08C3">
      <w:pPr>
        <w:pStyle w:val="Heading2"/>
      </w:pPr>
    </w:p>
    <w:p w14:paraId="4797A524" w14:textId="290C926D" w:rsidR="004A08C3" w:rsidRDefault="004A08C3" w:rsidP="00DB3277">
      <w:pPr>
        <w:pStyle w:val="Heading3"/>
      </w:pPr>
      <w:bookmarkStart w:id="9" w:name="_Toc125196619"/>
      <w:r>
        <w:t>Install PyQt5</w:t>
      </w:r>
      <w:bookmarkEnd w:id="9"/>
    </w:p>
    <w:p w14:paraId="625A31DE" w14:textId="77777777" w:rsidR="00A91439" w:rsidRPr="00A91439" w:rsidRDefault="00A91439" w:rsidP="00A91439"/>
    <w:p w14:paraId="4EBD254D" w14:textId="213D2977" w:rsidR="00DB3277" w:rsidRDefault="009E6E48" w:rsidP="004A0D2D">
      <w:pPr>
        <w:jc w:val="center"/>
      </w:pPr>
      <w:r w:rsidRPr="009E6E48">
        <w:rPr>
          <w:noProof/>
        </w:rPr>
        <w:drawing>
          <wp:inline distT="0" distB="0" distL="0" distR="0" wp14:anchorId="426C7859" wp14:editId="5847680A">
            <wp:extent cx="4192621" cy="2948272"/>
            <wp:effectExtent l="0" t="0" r="0" b="5080"/>
            <wp:docPr id="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123F50A-3262-426C-A1AC-1F849124E2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123F50A-3262-426C-A1AC-1F849124E2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201452" cy="2954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2E5C7" w14:textId="6936860E" w:rsidR="004A0D2D" w:rsidRDefault="004A0D2D" w:rsidP="004A0D2D">
      <w:r>
        <w:t xml:space="preserve">Cara install library PyQt5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B728078" w14:textId="004D8062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Tools </w:t>
      </w:r>
    </w:p>
    <w:p w14:paraId="12B74CE5" w14:textId="77777777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manage packages </w:t>
      </w:r>
    </w:p>
    <w:p w14:paraId="1D0DA3B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ketik</w:t>
      </w:r>
      <w:proofErr w:type="spellEnd"/>
      <w:r w:rsidRPr="004A0D2D">
        <w:t xml:space="preserve"> PyQt5 </w:t>
      </w:r>
    </w:p>
    <w:p w14:paraId="2F4F6C7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pilih</w:t>
      </w:r>
      <w:proofErr w:type="spellEnd"/>
      <w:r w:rsidRPr="004A0D2D">
        <w:t xml:space="preserve"> </w:t>
      </w:r>
      <w:proofErr w:type="spellStart"/>
      <w:r w:rsidRPr="004A0D2D">
        <w:t>versi</w:t>
      </w:r>
      <w:proofErr w:type="spellEnd"/>
      <w:r w:rsidRPr="004A0D2D">
        <w:t xml:space="preserve"> 5.15.7</w:t>
      </w:r>
    </w:p>
    <w:p w14:paraId="2519AF64" w14:textId="1CFEBC42" w:rsidR="00DB3277" w:rsidRDefault="00DB3277" w:rsidP="00DB3277"/>
    <w:p w14:paraId="7388FF66" w14:textId="73C3C2DA" w:rsidR="00C86858" w:rsidRDefault="00C86858" w:rsidP="00DB3277"/>
    <w:p w14:paraId="38170854" w14:textId="66A73DFA" w:rsidR="00691403" w:rsidRDefault="00691403" w:rsidP="00DB3277"/>
    <w:p w14:paraId="39019A41" w14:textId="0D8781D0" w:rsidR="00691403" w:rsidRDefault="00691403" w:rsidP="00DB3277"/>
    <w:p w14:paraId="228BC601" w14:textId="6737EC1A" w:rsidR="00691403" w:rsidRDefault="00691403" w:rsidP="00DB3277"/>
    <w:p w14:paraId="6769962E" w14:textId="58B362C3" w:rsidR="00691403" w:rsidRDefault="00691403" w:rsidP="00DB3277"/>
    <w:p w14:paraId="74E0BCEF" w14:textId="6CBD24D1" w:rsidR="00691403" w:rsidRDefault="00691403" w:rsidP="00DB3277"/>
    <w:p w14:paraId="2F3A59D7" w14:textId="77777777" w:rsidR="00691403" w:rsidRDefault="00691403" w:rsidP="00DB3277"/>
    <w:p w14:paraId="674383B3" w14:textId="2883B762" w:rsidR="00C86858" w:rsidRDefault="00C86858" w:rsidP="00C86858">
      <w:pPr>
        <w:pStyle w:val="Heading3"/>
      </w:pPr>
      <w:bookmarkStart w:id="10" w:name="_Toc125196620"/>
      <w:r>
        <w:lastRenderedPageBreak/>
        <w:t xml:space="preserve">Install </w:t>
      </w:r>
      <w:proofErr w:type="spellStart"/>
      <w:r>
        <w:t>PyQtChart</w:t>
      </w:r>
      <w:bookmarkEnd w:id="10"/>
      <w:proofErr w:type="spellEnd"/>
    </w:p>
    <w:p w14:paraId="601EE040" w14:textId="77777777" w:rsidR="004A0D2D" w:rsidRPr="004A0D2D" w:rsidRDefault="004A0D2D" w:rsidP="004A0D2D"/>
    <w:p w14:paraId="337A382A" w14:textId="1D775983" w:rsidR="00C86858" w:rsidRPr="00C86858" w:rsidRDefault="0027446F" w:rsidP="004A0D2D">
      <w:pPr>
        <w:jc w:val="center"/>
      </w:pPr>
      <w:r w:rsidRPr="0027446F">
        <w:rPr>
          <w:noProof/>
        </w:rPr>
        <w:drawing>
          <wp:inline distT="0" distB="0" distL="0" distR="0" wp14:anchorId="06B1B349" wp14:editId="68E807E4">
            <wp:extent cx="4173166" cy="2934146"/>
            <wp:effectExtent l="0" t="0" r="0" b="0"/>
            <wp:docPr id="26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2D0D9BF2-F377-4162-8732-2E97C585F9C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2D0D9BF2-F377-4162-8732-2E97C585F9C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182675" cy="2940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60103F" w14:textId="663952D6" w:rsidR="00C86858" w:rsidRDefault="00691403" w:rsidP="00DB3277">
      <w:r>
        <w:t xml:space="preserve">Cara install library </w:t>
      </w:r>
      <w:proofErr w:type="spellStart"/>
      <w:r>
        <w:t>PyQtChar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77D5559D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Tools </w:t>
      </w:r>
    </w:p>
    <w:p w14:paraId="4E425248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manage packages </w:t>
      </w:r>
    </w:p>
    <w:p w14:paraId="615B83DF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ketik</w:t>
      </w:r>
      <w:proofErr w:type="spellEnd"/>
      <w:r w:rsidRPr="00691403">
        <w:t xml:space="preserve"> </w:t>
      </w:r>
      <w:proofErr w:type="spellStart"/>
      <w:r w:rsidRPr="00691403">
        <w:t>PyQtChart</w:t>
      </w:r>
      <w:proofErr w:type="spellEnd"/>
    </w:p>
    <w:p w14:paraId="0EDEFB8C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pilih</w:t>
      </w:r>
      <w:proofErr w:type="spellEnd"/>
      <w:r w:rsidRPr="00691403">
        <w:t xml:space="preserve"> </w:t>
      </w:r>
      <w:proofErr w:type="spellStart"/>
      <w:r w:rsidRPr="00691403">
        <w:t>versi</w:t>
      </w:r>
      <w:proofErr w:type="spellEnd"/>
      <w:r w:rsidRPr="00691403">
        <w:t xml:space="preserve"> 5.15.6</w:t>
      </w:r>
    </w:p>
    <w:p w14:paraId="609C3526" w14:textId="26F84C81" w:rsidR="00C8789A" w:rsidRDefault="00C8789A" w:rsidP="00DB3277"/>
    <w:p w14:paraId="1E9BAB16" w14:textId="38249B8D" w:rsidR="00C8789A" w:rsidRDefault="00C8789A" w:rsidP="00DB3277"/>
    <w:p w14:paraId="6F7031EF" w14:textId="626E4C9F" w:rsidR="00C8789A" w:rsidRDefault="00C8789A" w:rsidP="00DB3277"/>
    <w:p w14:paraId="3C7E50F2" w14:textId="5349AF7A" w:rsidR="00C8789A" w:rsidRDefault="00C8789A" w:rsidP="00DB3277"/>
    <w:p w14:paraId="4CDDCD96" w14:textId="7C02EF93" w:rsidR="00C8789A" w:rsidRDefault="00C8789A" w:rsidP="00DB3277"/>
    <w:p w14:paraId="17ADD656" w14:textId="31AB90DB" w:rsidR="00C8789A" w:rsidRDefault="00C8789A" w:rsidP="00DB3277"/>
    <w:p w14:paraId="1DE0E79E" w14:textId="46591F10" w:rsidR="00C8789A" w:rsidRDefault="00C8789A" w:rsidP="00DB3277"/>
    <w:p w14:paraId="64097D8E" w14:textId="5BCEF313" w:rsidR="00C8789A" w:rsidRDefault="00C8789A" w:rsidP="00DB3277"/>
    <w:p w14:paraId="2D4FF4F3" w14:textId="205F7F69" w:rsidR="00C8789A" w:rsidRDefault="00C8789A" w:rsidP="00DB3277"/>
    <w:p w14:paraId="0AA7AD26" w14:textId="5293387C" w:rsidR="00C8789A" w:rsidRDefault="00C8789A" w:rsidP="00DB3277"/>
    <w:p w14:paraId="74EACC21" w14:textId="77777777" w:rsidR="00C8789A" w:rsidRPr="00DB3277" w:rsidRDefault="00C8789A" w:rsidP="00DB3277"/>
    <w:p w14:paraId="61BC7B42" w14:textId="249C8F79" w:rsidR="004A08C3" w:rsidRDefault="004A08C3" w:rsidP="00DB3277">
      <w:pPr>
        <w:pStyle w:val="Heading3"/>
      </w:pPr>
      <w:bookmarkStart w:id="11" w:name="_Toc125196621"/>
      <w:r>
        <w:t xml:space="preserve">Install </w:t>
      </w:r>
      <w:proofErr w:type="spellStart"/>
      <w:r>
        <w:t>Pymodbus</w:t>
      </w:r>
      <w:bookmarkEnd w:id="11"/>
      <w:proofErr w:type="spellEnd"/>
    </w:p>
    <w:p w14:paraId="2538D9AB" w14:textId="77777777" w:rsidR="002B7737" w:rsidRPr="002B7737" w:rsidRDefault="002B7737" w:rsidP="002B7737"/>
    <w:p w14:paraId="6E6F6C27" w14:textId="45668BE3" w:rsid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9B3EE1F" wp14:editId="3681E0CF">
            <wp:extent cx="3784060" cy="2562892"/>
            <wp:effectExtent l="0" t="0" r="6985" b="8890"/>
            <wp:docPr id="1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68B9ACD-8ED8-4217-8CB5-511C2BC4D1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68B9ACD-8ED8-4217-8CB5-511C2BC4D1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/>
                    <a:srcRect b="36551"/>
                    <a:stretch/>
                  </pic:blipFill>
                  <pic:spPr>
                    <a:xfrm>
                      <a:off x="0" y="0"/>
                      <a:ext cx="3791795" cy="2568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15EE2" w14:textId="2F9A2677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8859CEB" wp14:editId="64468C15">
            <wp:extent cx="1835044" cy="2874902"/>
            <wp:effectExtent l="0" t="0" r="0" b="1905"/>
            <wp:docPr id="1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0FE2C2C-B282-4277-A6CF-42EE68CE8A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0FE2C2C-B282-4277-A6CF-42EE68CE8A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/>
                    <a:srcRect l="32859" t="6136" r="25258" b="32224"/>
                    <a:stretch/>
                  </pic:blipFill>
                  <pic:spPr>
                    <a:xfrm>
                      <a:off x="0" y="0"/>
                      <a:ext cx="1841120" cy="28844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F39F1" w14:textId="6732341F" w:rsidR="00242312" w:rsidRDefault="00242312" w:rsidP="00242312">
      <w:r>
        <w:t xml:space="preserve">Cara install library </w:t>
      </w:r>
      <w:proofErr w:type="spellStart"/>
      <w:r>
        <w:t>PyModbu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111D5DD" w14:textId="106F7CB1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Tools </w:t>
      </w:r>
    </w:p>
    <w:p w14:paraId="74463096" w14:textId="77777777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manage packages </w:t>
      </w:r>
    </w:p>
    <w:p w14:paraId="43C2D843" w14:textId="77777777" w:rsidR="00242312" w:rsidRP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ketik</w:t>
      </w:r>
      <w:proofErr w:type="spellEnd"/>
      <w:r w:rsidRPr="00242312">
        <w:t xml:space="preserve"> </w:t>
      </w:r>
      <w:proofErr w:type="spellStart"/>
      <w:r w:rsidRPr="00242312">
        <w:t>pymodbus</w:t>
      </w:r>
      <w:proofErr w:type="spellEnd"/>
    </w:p>
    <w:p w14:paraId="24EF603A" w14:textId="0C4996B2" w:rsid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pilih</w:t>
      </w:r>
      <w:proofErr w:type="spellEnd"/>
      <w:r w:rsidRPr="00242312">
        <w:t xml:space="preserve"> </w:t>
      </w:r>
      <w:proofErr w:type="spellStart"/>
      <w:r w:rsidRPr="00242312">
        <w:t>versi</w:t>
      </w:r>
      <w:proofErr w:type="spellEnd"/>
      <w:r w:rsidRPr="00242312">
        <w:t xml:space="preserve"> 2.3.0</w:t>
      </w:r>
    </w:p>
    <w:p w14:paraId="2C1260CE" w14:textId="2A634F42" w:rsidR="009E6E48" w:rsidRDefault="00862A95" w:rsidP="00862A95">
      <w:pPr>
        <w:numPr>
          <w:ilvl w:val="0"/>
          <w:numId w:val="4"/>
        </w:numPr>
        <w:jc w:val="both"/>
      </w:pPr>
      <w:proofErr w:type="spellStart"/>
      <w:r>
        <w:lastRenderedPageBreak/>
        <w:t>Jalankan</w:t>
      </w:r>
      <w:proofErr w:type="spellEnd"/>
      <w:r>
        <w:t xml:space="preserve"> program yang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pymodbus</w:t>
      </w:r>
      <w:proofErr w:type="spellEnd"/>
      <w:r>
        <w:t xml:space="preserve">,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error packet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atasi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error in encode</w:t>
      </w:r>
    </w:p>
    <w:p w14:paraId="3EE44E93" w14:textId="6DCE8B04" w:rsidR="00862A95" w:rsidRDefault="00862A95" w:rsidP="00862A95">
      <w:pPr>
        <w:ind w:left="720"/>
        <w:jc w:val="center"/>
      </w:pPr>
      <w:r w:rsidRPr="009E6E48">
        <w:rPr>
          <w:noProof/>
        </w:rPr>
        <w:drawing>
          <wp:inline distT="0" distB="0" distL="0" distR="0" wp14:anchorId="27B808B3" wp14:editId="5A327266">
            <wp:extent cx="3871609" cy="1177614"/>
            <wp:effectExtent l="0" t="0" r="0" b="3810"/>
            <wp:docPr id="1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AE9B0AE-6AEB-4F41-B69D-A7E9AAFB9E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AE9B0AE-6AEB-4F41-B69D-A7E9AAFB9E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9"/>
                    <a:srcRect t="72131" r="3044"/>
                    <a:stretch/>
                  </pic:blipFill>
                  <pic:spPr>
                    <a:xfrm>
                      <a:off x="0" y="0"/>
                      <a:ext cx="3897299" cy="1185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8CE18" w14:textId="48C63E5D" w:rsidR="00862A95" w:rsidRDefault="00862A95" w:rsidP="00862A95">
      <w:pPr>
        <w:numPr>
          <w:ilvl w:val="0"/>
          <w:numId w:val="4"/>
        </w:numPr>
        <w:jc w:val="both"/>
      </w:pPr>
      <w:r>
        <w:t xml:space="preserve">Setelah </w:t>
      </w:r>
      <w:proofErr w:type="spellStart"/>
      <w:r>
        <w:t>klik</w:t>
      </w:r>
      <w:proofErr w:type="spellEnd"/>
      <w:r>
        <w:t xml:space="preserve"> error in encod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ambahkan</w:t>
      </w:r>
      <w:proofErr w:type="spellEnd"/>
      <w:r>
        <w:t xml:space="preserve"> try and except pada packet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dibawah</w:t>
      </w:r>
      <w:proofErr w:type="spellEnd"/>
      <w:r>
        <w:t xml:space="preserve"> </w:t>
      </w:r>
      <w:proofErr w:type="spellStart"/>
      <w:r>
        <w:t>ini</w:t>
      </w:r>
      <w:proofErr w:type="spellEnd"/>
    </w:p>
    <w:p w14:paraId="4A49851C" w14:textId="00CF4906" w:rsidR="00862A95" w:rsidRDefault="00862A95" w:rsidP="00862A95">
      <w:pPr>
        <w:jc w:val="center"/>
      </w:pPr>
    </w:p>
    <w:p w14:paraId="2B3117C3" w14:textId="547D593D" w:rsidR="006F6DF1" w:rsidRDefault="006F6DF1" w:rsidP="006F6DF1">
      <w:pPr>
        <w:jc w:val="both"/>
      </w:pPr>
      <w:proofErr w:type="spellStart"/>
      <w:proofErr w:type="gramStart"/>
      <w:r>
        <w:t>Sebelum</w:t>
      </w:r>
      <w:proofErr w:type="spellEnd"/>
      <w:r>
        <w:t xml:space="preserve"> :</w:t>
      </w:r>
      <w:proofErr w:type="gramEnd"/>
      <w:r>
        <w:t xml:space="preserve"> </w:t>
      </w:r>
    </w:p>
    <w:p w14:paraId="0152B031" w14:textId="67D55CAA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17556F18" wp14:editId="35B93B29">
            <wp:extent cx="3161490" cy="623210"/>
            <wp:effectExtent l="0" t="0" r="1270" b="5715"/>
            <wp:docPr id="13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2C1D3188-2921-4DA4-BF87-483650FC4E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2C1D3188-2921-4DA4-BF87-483650FC4E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179761" cy="626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50C7FC" w14:textId="376CA3B5" w:rsidR="006F6DF1" w:rsidRDefault="006F6DF1" w:rsidP="006F6DF1">
      <w:pPr>
        <w:jc w:val="both"/>
      </w:pPr>
      <w:proofErr w:type="spellStart"/>
      <w:proofErr w:type="gramStart"/>
      <w:r>
        <w:t>Sesudah</w:t>
      </w:r>
      <w:proofErr w:type="spellEnd"/>
      <w:r>
        <w:t xml:space="preserve"> :</w:t>
      </w:r>
      <w:proofErr w:type="gramEnd"/>
    </w:p>
    <w:p w14:paraId="75BB3698" w14:textId="38176C9E" w:rsidR="009E6E48" w:rsidRP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75AEAC62" wp14:editId="6C5ECF74">
            <wp:extent cx="2772383" cy="786952"/>
            <wp:effectExtent l="0" t="0" r="0" b="0"/>
            <wp:docPr id="14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883C0444-7E6F-4D20-8947-05E67CCD41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883C0444-7E6F-4D20-8947-05E67CCD41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791168" cy="792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31D2C" w14:textId="77777777" w:rsidR="000B48A0" w:rsidRDefault="000B48A0" w:rsidP="000B48A0"/>
    <w:p w14:paraId="6D5DFF04" w14:textId="77777777" w:rsidR="000B48A0" w:rsidRDefault="000B48A0" w:rsidP="000B48A0"/>
    <w:p w14:paraId="76EB8139" w14:textId="77777777" w:rsidR="000B48A0" w:rsidRDefault="000B48A0" w:rsidP="000B48A0"/>
    <w:p w14:paraId="20454BBC" w14:textId="77777777" w:rsidR="000B48A0" w:rsidRDefault="000B48A0" w:rsidP="000B48A0"/>
    <w:p w14:paraId="030BC83F" w14:textId="77777777" w:rsidR="000B48A0" w:rsidRDefault="000B48A0" w:rsidP="000B48A0"/>
    <w:p w14:paraId="0891528B" w14:textId="77777777" w:rsidR="000B48A0" w:rsidRDefault="000B48A0" w:rsidP="000B48A0"/>
    <w:p w14:paraId="229D48AA" w14:textId="77777777" w:rsidR="000B48A0" w:rsidRDefault="000B48A0" w:rsidP="000B48A0"/>
    <w:p w14:paraId="29D4079A" w14:textId="77777777" w:rsidR="000B48A0" w:rsidRDefault="000B48A0" w:rsidP="000B48A0"/>
    <w:p w14:paraId="6649C5D8" w14:textId="7C71243F" w:rsidR="000B48A0" w:rsidRDefault="000B48A0" w:rsidP="000B48A0"/>
    <w:p w14:paraId="1B886E9D" w14:textId="5C083BE6" w:rsidR="00EC7E35" w:rsidRDefault="00EC7E35" w:rsidP="000B48A0"/>
    <w:p w14:paraId="42EECF9B" w14:textId="5E9F3A1C" w:rsidR="00EC7E35" w:rsidRDefault="00EC7E35" w:rsidP="000B48A0"/>
    <w:p w14:paraId="2496F1C4" w14:textId="381518A9" w:rsidR="000B48A0" w:rsidRDefault="000B48A0" w:rsidP="002E7BAF">
      <w:pPr>
        <w:pStyle w:val="Heading2"/>
      </w:pPr>
    </w:p>
    <w:p w14:paraId="1C5FDC8B" w14:textId="77777777" w:rsidR="002B7737" w:rsidRPr="002B7737" w:rsidRDefault="002B7737" w:rsidP="002B7737"/>
    <w:p w14:paraId="5AD6E41F" w14:textId="14949EA6" w:rsidR="002E7BAF" w:rsidRDefault="002E7BAF" w:rsidP="002E7BAF">
      <w:pPr>
        <w:pStyle w:val="Heading2"/>
      </w:pPr>
      <w:bookmarkStart w:id="12" w:name="_Toc125196622"/>
      <w:r>
        <w:t>Wiring Hardware</w:t>
      </w:r>
      <w:bookmarkEnd w:id="12"/>
    </w:p>
    <w:p w14:paraId="715EFAFF" w14:textId="63CFF774" w:rsidR="004A08C3" w:rsidRDefault="004A08C3" w:rsidP="004A08C3"/>
    <w:p w14:paraId="3C550FDB" w14:textId="09D36361" w:rsidR="004A08C3" w:rsidRPr="004A08C3" w:rsidRDefault="004A08C3" w:rsidP="004A08C3">
      <w:r w:rsidRPr="004A08C3">
        <w:rPr>
          <w:noProof/>
        </w:rPr>
        <w:drawing>
          <wp:inline distT="0" distB="0" distL="0" distR="0" wp14:anchorId="0D983A33" wp14:editId="2E1DED8F">
            <wp:extent cx="5943600" cy="3679825"/>
            <wp:effectExtent l="0" t="0" r="0" b="0"/>
            <wp:docPr id="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A72678E-0029-4E1C-BF44-DF3ACA2E3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A72678E-0029-4E1C-BF44-DF3ACA2E3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5210" w14:textId="7D470514" w:rsidR="00DC57E3" w:rsidRDefault="00DC57E3" w:rsidP="00DC57E3"/>
    <w:p w14:paraId="289AC53B" w14:textId="00E8AC8A" w:rsidR="00DC57E3" w:rsidRDefault="00862A95" w:rsidP="00765F07">
      <w:pPr>
        <w:jc w:val="both"/>
      </w:pPr>
      <w:r>
        <w:t xml:space="preserve">Pada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wirin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. 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. </w:t>
      </w:r>
      <w:proofErr w:type="spellStart"/>
      <w:r w:rsidR="003924BC">
        <w:t>Pengkabelan</w:t>
      </w:r>
      <w:proofErr w:type="spellEnd"/>
      <w:r w:rsidR="003924BC">
        <w:t xml:space="preserve"> </w:t>
      </w:r>
      <w:proofErr w:type="spellStart"/>
      <w:r w:rsidR="003924BC">
        <w:t>dibagi</w:t>
      </w:r>
      <w:proofErr w:type="spellEnd"/>
      <w:r w:rsidR="003924BC">
        <w:t xml:space="preserve"> </w:t>
      </w:r>
      <w:proofErr w:type="spellStart"/>
      <w:r w:rsidR="003924BC">
        <w:t>menjadi</w:t>
      </w:r>
      <w:proofErr w:type="spellEnd"/>
      <w:r w:rsidR="003924BC">
        <w:t xml:space="preserve"> 4 </w:t>
      </w:r>
      <w:proofErr w:type="spellStart"/>
      <w:r w:rsidR="003924BC">
        <w:t>bagian</w:t>
      </w:r>
      <w:proofErr w:type="spellEnd"/>
      <w:r w:rsidR="003924BC">
        <w:t xml:space="preserve"> </w:t>
      </w:r>
      <w:proofErr w:type="spellStart"/>
      <w:proofErr w:type="gramStart"/>
      <w:r w:rsidR="003924BC">
        <w:t>yaitu</w:t>
      </w:r>
      <w:proofErr w:type="spellEnd"/>
      <w:r w:rsidR="003924BC">
        <w:t xml:space="preserve"> :</w:t>
      </w:r>
      <w:proofErr w:type="gramEnd"/>
      <w:r w:rsidR="003924BC">
        <w:t xml:space="preserve"> digital read, digital write, analog read, dan analog write. Digital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posisi</w:t>
      </w:r>
      <w:proofErr w:type="spellEnd"/>
      <w:r w:rsidR="003924BC">
        <w:t xml:space="preserve"> </w:t>
      </w:r>
      <w:proofErr w:type="spellStart"/>
      <w:r w:rsidR="003924BC">
        <w:t>tombol</w:t>
      </w:r>
      <w:proofErr w:type="spellEnd"/>
      <w:r w:rsidR="003924BC">
        <w:t xml:space="preserve">, digital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nyalakan</w:t>
      </w:r>
      <w:proofErr w:type="spellEnd"/>
      <w:r w:rsidR="003924BC">
        <w:t xml:space="preserve"> dan </w:t>
      </w:r>
      <w:proofErr w:type="spellStart"/>
      <w:r w:rsidR="003924BC">
        <w:t>mematikan</w:t>
      </w:r>
      <w:proofErr w:type="spellEnd"/>
      <w:r w:rsidR="003924BC">
        <w:t xml:space="preserve"> </w:t>
      </w:r>
      <w:proofErr w:type="spellStart"/>
      <w:r w:rsidR="003924BC">
        <w:t>lampu</w:t>
      </w:r>
      <w:proofErr w:type="spellEnd"/>
      <w:r w:rsidR="003924BC">
        <w:t xml:space="preserve">, analog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otensiometer</w:t>
      </w:r>
      <w:proofErr w:type="spellEnd"/>
      <w:r w:rsidR="003924BC">
        <w:t xml:space="preserve">, dan analog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erikan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wm</w:t>
      </w:r>
      <w:proofErr w:type="spellEnd"/>
      <w:r w:rsidR="003924BC">
        <w:t xml:space="preserve"> pada led</w:t>
      </w:r>
    </w:p>
    <w:p w14:paraId="4793A75D" w14:textId="0688796C" w:rsidR="00DC57E3" w:rsidRDefault="00DC57E3" w:rsidP="00765F07">
      <w:pPr>
        <w:jc w:val="both"/>
      </w:pPr>
    </w:p>
    <w:p w14:paraId="3CA6E785" w14:textId="21979B24" w:rsidR="00DC57E3" w:rsidRDefault="00DC57E3" w:rsidP="00DC57E3"/>
    <w:p w14:paraId="6A17679C" w14:textId="1EEEAF1B" w:rsidR="00DC57E3" w:rsidRDefault="00DC57E3" w:rsidP="00DC57E3"/>
    <w:p w14:paraId="3702D74F" w14:textId="16D8FC25" w:rsidR="00DC57E3" w:rsidRDefault="00DC57E3" w:rsidP="00DC57E3"/>
    <w:p w14:paraId="1D4DD496" w14:textId="4DE145DC" w:rsidR="000401A4" w:rsidRDefault="000401A4" w:rsidP="00DC57E3"/>
    <w:p w14:paraId="5641F66E" w14:textId="73F509B0" w:rsidR="000401A4" w:rsidRDefault="000401A4" w:rsidP="00DC57E3"/>
    <w:p w14:paraId="1A819329" w14:textId="4720CEAE" w:rsidR="000401A4" w:rsidRDefault="000401A4" w:rsidP="00DC57E3"/>
    <w:p w14:paraId="445C3A0C" w14:textId="77777777" w:rsidR="00485FDE" w:rsidRDefault="00485FDE" w:rsidP="00485FDE"/>
    <w:p w14:paraId="2423FB43" w14:textId="3B53A2AA" w:rsidR="00485FDE" w:rsidRDefault="00C03C82" w:rsidP="00485FDE">
      <w:pPr>
        <w:pStyle w:val="Heading1"/>
      </w:pPr>
      <w:bookmarkStart w:id="13" w:name="_Toc125196623"/>
      <w:r>
        <w:t xml:space="preserve">Program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r w:rsidR="00485FDE">
        <w:t>pada QML</w:t>
      </w:r>
      <w:bookmarkEnd w:id="13"/>
    </w:p>
    <w:p w14:paraId="1895B335" w14:textId="03BBDDB2" w:rsidR="00AC2C7C" w:rsidRDefault="00AC2C7C" w:rsidP="00AC2C7C">
      <w:pPr>
        <w:pStyle w:val="Heading2"/>
        <w:numPr>
          <w:ilvl w:val="0"/>
          <w:numId w:val="1"/>
        </w:numPr>
      </w:pPr>
      <w:bookmarkStart w:id="14" w:name="_Toc125196624"/>
      <w:proofErr w:type="spellStart"/>
      <w:r>
        <w:t>Membuat</w:t>
      </w:r>
      <w:proofErr w:type="spellEnd"/>
      <w:r>
        <w:t xml:space="preserve"> Teks</w:t>
      </w:r>
      <w:bookmarkEnd w:id="14"/>
    </w:p>
    <w:p w14:paraId="5934A923" w14:textId="3EE7A0DD" w:rsidR="00B65DBC" w:rsidRDefault="00B65DBC" w:rsidP="00B65DBC"/>
    <w:p w14:paraId="12DC11F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proofErr w:type="gramStart"/>
      <w:r w:rsidRPr="003F6480">
        <w:rPr>
          <w:sz w:val="20"/>
          <w:szCs w:val="18"/>
        </w:rPr>
        <w:t>Text{</w:t>
      </w:r>
      <w:proofErr w:type="gramEnd"/>
    </w:p>
    <w:p w14:paraId="1FA8DF2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gramStart"/>
      <w:r w:rsidRPr="003F6480">
        <w:rPr>
          <w:sz w:val="20"/>
          <w:szCs w:val="18"/>
        </w:rPr>
        <w:t>id :</w:t>
      </w:r>
      <w:proofErr w:type="gramEnd"/>
      <w:r w:rsidRPr="003F6480">
        <w:rPr>
          <w:sz w:val="20"/>
          <w:szCs w:val="18"/>
        </w:rPr>
        <w:t xml:space="preserve"> text1</w:t>
      </w:r>
    </w:p>
    <w:p w14:paraId="2C85D98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x:100</w:t>
      </w:r>
    </w:p>
    <w:p w14:paraId="25F5C06B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y:200</w:t>
      </w:r>
    </w:p>
    <w:p w14:paraId="5FE39632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text:"Hello</w:t>
      </w:r>
      <w:proofErr w:type="spellEnd"/>
      <w:r w:rsidRPr="003F6480">
        <w:rPr>
          <w:sz w:val="20"/>
          <w:szCs w:val="18"/>
        </w:rPr>
        <w:t xml:space="preserve"> World"</w:t>
      </w:r>
    </w:p>
    <w:p w14:paraId="3905E763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color: "#00FF00"</w:t>
      </w:r>
    </w:p>
    <w:p w14:paraId="328A9808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family</w:t>
      </w:r>
      <w:proofErr w:type="spellEnd"/>
      <w:proofErr w:type="gramEnd"/>
      <w:r w:rsidRPr="003F6480">
        <w:rPr>
          <w:sz w:val="20"/>
          <w:szCs w:val="18"/>
        </w:rPr>
        <w:t xml:space="preserve">  : "Comic Sans MS"</w:t>
      </w:r>
    </w:p>
    <w:p w14:paraId="09F7474C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pixelSize</w:t>
      </w:r>
      <w:proofErr w:type="spellEnd"/>
      <w:proofErr w:type="gramEnd"/>
      <w:r w:rsidRPr="003F6480">
        <w:rPr>
          <w:sz w:val="20"/>
          <w:szCs w:val="18"/>
        </w:rPr>
        <w:t>: 35</w:t>
      </w:r>
    </w:p>
    <w:p w14:paraId="6E76E0A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bold</w:t>
      </w:r>
      <w:proofErr w:type="spellEnd"/>
      <w:proofErr w:type="gramEnd"/>
      <w:r w:rsidRPr="003F6480">
        <w:rPr>
          <w:sz w:val="20"/>
          <w:szCs w:val="18"/>
        </w:rPr>
        <w:t xml:space="preserve"> : true</w:t>
      </w:r>
      <w:r w:rsidRPr="003F6480">
        <w:rPr>
          <w:sz w:val="20"/>
          <w:szCs w:val="18"/>
        </w:rPr>
        <w:tab/>
      </w:r>
    </w:p>
    <w:p w14:paraId="61959A1F" w14:textId="77777777" w:rsidR="00B65DBC" w:rsidRDefault="00B65DBC" w:rsidP="00B65DBC">
      <w:pPr>
        <w:shd w:val="clear" w:color="auto" w:fill="70AD47" w:themeFill="accent6"/>
        <w:spacing w:after="0" w:line="240" w:lineRule="auto"/>
      </w:pPr>
      <w:r w:rsidRPr="003F6480">
        <w:rPr>
          <w:sz w:val="20"/>
          <w:szCs w:val="18"/>
        </w:rPr>
        <w:tab/>
        <w:t>}</w:t>
      </w:r>
    </w:p>
    <w:p w14:paraId="6B7C93B5" w14:textId="5A4FFA2E" w:rsidR="00B65DBC" w:rsidRDefault="00B65DBC" w:rsidP="00784B5C">
      <w:r>
        <w:t xml:space="preserve">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pada </w:t>
      </w:r>
      <w:proofErr w:type="spellStart"/>
      <w:r>
        <w:t>tabe</w:t>
      </w:r>
      <w:bookmarkStart w:id="15" w:name="_Toc110517873"/>
      <w:r>
        <w:t>l</w:t>
      </w:r>
      <w:proofErr w:type="spellEnd"/>
      <w:r>
        <w:t xml:space="preserve"> </w:t>
      </w:r>
      <w:proofErr w:type="spellStart"/>
      <w:r>
        <w:t>dibawah</w:t>
      </w:r>
      <w:proofErr w:type="spellEnd"/>
    </w:p>
    <w:p w14:paraId="009BC20D" w14:textId="253B8649" w:rsidR="00B65DBC" w:rsidRDefault="00B65DBC" w:rsidP="00A6116E">
      <w:pPr>
        <w:jc w:val="center"/>
      </w:pPr>
      <w:r>
        <w:t xml:space="preserve">Properties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eks</w:t>
      </w:r>
      <w:proofErr w:type="spellEnd"/>
      <w:r>
        <w:t>.</w:t>
      </w:r>
      <w:bookmarkEnd w:id="15"/>
    </w:p>
    <w:tbl>
      <w:tblPr>
        <w:tblStyle w:val="TableGrid"/>
        <w:tblW w:w="8666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3001"/>
      </w:tblGrid>
      <w:tr w:rsidR="00B65DBC" w:rsidRPr="00765F07" w14:paraId="626C9CA9" w14:textId="77777777" w:rsidTr="00B54393">
        <w:trPr>
          <w:jc w:val="center"/>
        </w:trPr>
        <w:tc>
          <w:tcPr>
            <w:tcW w:w="1795" w:type="dxa"/>
          </w:tcPr>
          <w:p w14:paraId="72702A89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r w:rsidRPr="00765F07">
              <w:rPr>
                <w:b/>
                <w:bCs/>
                <w:sz w:val="22"/>
              </w:rPr>
              <w:t>Properties</w:t>
            </w:r>
          </w:p>
        </w:tc>
        <w:tc>
          <w:tcPr>
            <w:tcW w:w="3870" w:type="dxa"/>
          </w:tcPr>
          <w:p w14:paraId="541CC45A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Fungsi</w:t>
            </w:r>
            <w:proofErr w:type="spellEnd"/>
          </w:p>
        </w:tc>
        <w:tc>
          <w:tcPr>
            <w:tcW w:w="3001" w:type="dxa"/>
          </w:tcPr>
          <w:p w14:paraId="6EA59C5D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Contoh</w:t>
            </w:r>
            <w:proofErr w:type="spellEnd"/>
            <w:r w:rsidRPr="00765F07">
              <w:rPr>
                <w:b/>
                <w:bCs/>
                <w:sz w:val="22"/>
              </w:rPr>
              <w:t xml:space="preserve"> </w:t>
            </w:r>
            <w:proofErr w:type="spellStart"/>
            <w:r w:rsidRPr="00765F07">
              <w:rPr>
                <w:b/>
                <w:bCs/>
                <w:sz w:val="22"/>
              </w:rPr>
              <w:t>pengisian</w:t>
            </w:r>
            <w:proofErr w:type="spellEnd"/>
          </w:p>
        </w:tc>
      </w:tr>
      <w:tr w:rsidR="00B65DBC" w:rsidRPr="00765F07" w14:paraId="1F8FC563" w14:textId="77777777" w:rsidTr="00B54393">
        <w:trPr>
          <w:jc w:val="center"/>
        </w:trPr>
        <w:tc>
          <w:tcPr>
            <w:tcW w:w="1795" w:type="dxa"/>
          </w:tcPr>
          <w:p w14:paraId="7BC2E96A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Id</w:t>
            </w:r>
          </w:p>
        </w:tc>
        <w:tc>
          <w:tcPr>
            <w:tcW w:w="3870" w:type="dxa"/>
          </w:tcPr>
          <w:p w14:paraId="7F81888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Sebag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un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mpone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qml</w:t>
            </w:r>
            <w:proofErr w:type="spellEnd"/>
          </w:p>
        </w:tc>
        <w:tc>
          <w:tcPr>
            <w:tcW w:w="3001" w:type="dxa"/>
          </w:tcPr>
          <w:p w14:paraId="275FC18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root, window, menu</w:t>
            </w:r>
          </w:p>
        </w:tc>
      </w:tr>
      <w:tr w:rsidR="00B65DBC" w:rsidRPr="00765F07" w14:paraId="489CC7E6" w14:textId="77777777" w:rsidTr="00B54393">
        <w:trPr>
          <w:jc w:val="center"/>
        </w:trPr>
        <w:tc>
          <w:tcPr>
            <w:tcW w:w="1795" w:type="dxa"/>
          </w:tcPr>
          <w:p w14:paraId="6994380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X</w:t>
            </w:r>
          </w:p>
        </w:tc>
        <w:tc>
          <w:tcPr>
            <w:tcW w:w="3870" w:type="dxa"/>
          </w:tcPr>
          <w:p w14:paraId="76369FA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horizontal</w:t>
            </w:r>
          </w:p>
        </w:tc>
        <w:tc>
          <w:tcPr>
            <w:tcW w:w="3001" w:type="dxa"/>
          </w:tcPr>
          <w:p w14:paraId="28971F6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100, 200, 300</w:t>
            </w:r>
            <w:proofErr w:type="gramStart"/>
            <w:r w:rsidRPr="00765F07">
              <w:rPr>
                <w:sz w:val="22"/>
              </w:rPr>
              <w:t>….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  <w:proofErr w:type="gramEnd"/>
          </w:p>
        </w:tc>
      </w:tr>
      <w:tr w:rsidR="00B65DBC" w:rsidRPr="00765F07" w14:paraId="59EF084D" w14:textId="77777777" w:rsidTr="00B54393">
        <w:trPr>
          <w:jc w:val="center"/>
        </w:trPr>
        <w:tc>
          <w:tcPr>
            <w:tcW w:w="1795" w:type="dxa"/>
          </w:tcPr>
          <w:p w14:paraId="41ADAAB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Y</w:t>
            </w:r>
          </w:p>
        </w:tc>
        <w:tc>
          <w:tcPr>
            <w:tcW w:w="3870" w:type="dxa"/>
          </w:tcPr>
          <w:p w14:paraId="3E7AA7AA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vertical</w:t>
            </w:r>
          </w:p>
        </w:tc>
        <w:tc>
          <w:tcPr>
            <w:tcW w:w="3001" w:type="dxa"/>
          </w:tcPr>
          <w:p w14:paraId="027EEA4C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100,200,300… 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</w:p>
        </w:tc>
      </w:tr>
      <w:tr w:rsidR="00B65DBC" w:rsidRPr="00765F07" w14:paraId="6F142D6F" w14:textId="77777777" w:rsidTr="00B54393">
        <w:trPr>
          <w:jc w:val="center"/>
        </w:trPr>
        <w:tc>
          <w:tcPr>
            <w:tcW w:w="1795" w:type="dxa"/>
          </w:tcPr>
          <w:p w14:paraId="421E4FA3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Text</w:t>
            </w:r>
          </w:p>
        </w:tc>
        <w:tc>
          <w:tcPr>
            <w:tcW w:w="3870" w:type="dxa"/>
          </w:tcPr>
          <w:p w14:paraId="1FE1ECA5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text</w:t>
            </w:r>
          </w:p>
        </w:tc>
        <w:tc>
          <w:tcPr>
            <w:tcW w:w="3001" w:type="dxa"/>
          </w:tcPr>
          <w:p w14:paraId="394033E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</w:t>
            </w:r>
            <w:proofErr w:type="gramStart"/>
            <w:r w:rsidRPr="00765F07">
              <w:rPr>
                <w:sz w:val="22"/>
              </w:rPr>
              <w:t>hello</w:t>
            </w:r>
            <w:proofErr w:type="gramEnd"/>
            <w:r w:rsidRPr="00765F07">
              <w:rPr>
                <w:sz w:val="22"/>
              </w:rPr>
              <w:t xml:space="preserve"> world”, “</w:t>
            </w:r>
            <w:proofErr w:type="spellStart"/>
            <w:r w:rsidRPr="00765F07">
              <w:rPr>
                <w:sz w:val="22"/>
              </w:rPr>
              <w:t>nam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a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usni</w:t>
            </w:r>
            <w:proofErr w:type="spellEnd"/>
            <w:r w:rsidRPr="00765F07">
              <w:rPr>
                <w:sz w:val="22"/>
              </w:rPr>
              <w:t xml:space="preserve">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apapu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alimatn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iiring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eng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et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ua</w:t>
            </w:r>
            <w:proofErr w:type="spellEnd"/>
          </w:p>
        </w:tc>
      </w:tr>
      <w:tr w:rsidR="00B65DBC" w:rsidRPr="00765F07" w14:paraId="541CC1BA" w14:textId="77777777" w:rsidTr="00B54393">
        <w:trPr>
          <w:jc w:val="center"/>
        </w:trPr>
        <w:tc>
          <w:tcPr>
            <w:tcW w:w="1795" w:type="dxa"/>
          </w:tcPr>
          <w:p w14:paraId="741FF99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Color</w:t>
            </w:r>
            <w:proofErr w:type="spellEnd"/>
          </w:p>
        </w:tc>
        <w:tc>
          <w:tcPr>
            <w:tcW w:w="3870" w:type="dxa"/>
          </w:tcPr>
          <w:p w14:paraId="09B67F2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sar</w:t>
            </w:r>
            <w:proofErr w:type="spellEnd"/>
            <w:r w:rsidRPr="00765F07">
              <w:rPr>
                <w:sz w:val="22"/>
              </w:rPr>
              <w:t xml:space="preserve"> pada tulisan</w:t>
            </w:r>
          </w:p>
        </w:tc>
        <w:tc>
          <w:tcPr>
            <w:tcW w:w="3001" w:type="dxa"/>
          </w:tcPr>
          <w:p w14:paraId="3938D3A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red”, “green”, “blue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pat</w:t>
            </w:r>
            <w:proofErr w:type="spellEnd"/>
            <w:r w:rsidRPr="00765F07">
              <w:rPr>
                <w:sz w:val="22"/>
              </w:rPr>
              <w:t xml:space="preserve"> juga </w:t>
            </w:r>
            <w:proofErr w:type="spellStart"/>
            <w:r w:rsidRPr="00765F07">
              <w:rPr>
                <w:sz w:val="22"/>
              </w:rPr>
              <w:t>mengguna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eksadesimal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eperti</w:t>
            </w:r>
            <w:proofErr w:type="spellEnd"/>
            <w:r w:rsidRPr="00765F07">
              <w:rPr>
                <w:sz w:val="22"/>
              </w:rPr>
              <w:t xml:space="preserve"> "#68F3F8”</w:t>
            </w:r>
          </w:p>
        </w:tc>
      </w:tr>
      <w:tr w:rsidR="00B65DBC" w:rsidRPr="00765F07" w14:paraId="4597AB48" w14:textId="77777777" w:rsidTr="00B54393">
        <w:trPr>
          <w:jc w:val="center"/>
        </w:trPr>
        <w:tc>
          <w:tcPr>
            <w:tcW w:w="1795" w:type="dxa"/>
          </w:tcPr>
          <w:p w14:paraId="6E40D369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family</w:t>
            </w:r>
            <w:proofErr w:type="spellEnd"/>
            <w:proofErr w:type="gramEnd"/>
          </w:p>
        </w:tc>
        <w:tc>
          <w:tcPr>
            <w:tcW w:w="3870" w:type="dxa"/>
          </w:tcPr>
          <w:p w14:paraId="47FB50F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Jenis</w:t>
            </w:r>
            <w:proofErr w:type="spellEnd"/>
            <w:r w:rsidRPr="00765F07">
              <w:rPr>
                <w:sz w:val="22"/>
              </w:rPr>
              <w:t xml:space="preserve"> font yang </w:t>
            </w:r>
            <w:proofErr w:type="spellStart"/>
            <w:r w:rsidRPr="00765F07">
              <w:rPr>
                <w:sz w:val="22"/>
              </w:rPr>
              <w:t>dibutuhkan</w:t>
            </w:r>
            <w:proofErr w:type="spellEnd"/>
          </w:p>
        </w:tc>
        <w:tc>
          <w:tcPr>
            <w:tcW w:w="3001" w:type="dxa"/>
          </w:tcPr>
          <w:p w14:paraId="0F5EDED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Times New Roman”, “Arial”, “Comic Sans MS”, dan font </w:t>
            </w:r>
            <w:proofErr w:type="spellStart"/>
            <w:r w:rsidRPr="00765F07">
              <w:rPr>
                <w:sz w:val="22"/>
              </w:rPr>
              <w:t>lainya</w:t>
            </w:r>
            <w:proofErr w:type="spellEnd"/>
          </w:p>
        </w:tc>
      </w:tr>
      <w:tr w:rsidR="00B65DBC" w:rsidRPr="00765F07" w14:paraId="4345ABE8" w14:textId="77777777" w:rsidTr="00B54393">
        <w:trPr>
          <w:jc w:val="center"/>
        </w:trPr>
        <w:tc>
          <w:tcPr>
            <w:tcW w:w="1795" w:type="dxa"/>
          </w:tcPr>
          <w:p w14:paraId="6692C671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pixelSize</w:t>
            </w:r>
            <w:proofErr w:type="spellEnd"/>
            <w:proofErr w:type="gramEnd"/>
          </w:p>
        </w:tc>
        <w:tc>
          <w:tcPr>
            <w:tcW w:w="3870" w:type="dxa"/>
          </w:tcPr>
          <w:p w14:paraId="27D3BC5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tulisan </w:t>
            </w:r>
          </w:p>
        </w:tc>
        <w:tc>
          <w:tcPr>
            <w:tcW w:w="3001" w:type="dxa"/>
          </w:tcPr>
          <w:p w14:paraId="00EDF110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Angka </w:t>
            </w:r>
            <w:proofErr w:type="spellStart"/>
            <w:r w:rsidRPr="00765F07">
              <w:rPr>
                <w:sz w:val="22"/>
              </w:rPr>
              <w:t>nil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font</w:t>
            </w:r>
          </w:p>
        </w:tc>
      </w:tr>
      <w:tr w:rsidR="00B65DBC" w:rsidRPr="00765F07" w14:paraId="498D390F" w14:textId="77777777" w:rsidTr="00B54393">
        <w:trPr>
          <w:jc w:val="center"/>
        </w:trPr>
        <w:tc>
          <w:tcPr>
            <w:tcW w:w="1795" w:type="dxa"/>
          </w:tcPr>
          <w:p w14:paraId="62E0CCDB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bold</w:t>
            </w:r>
            <w:proofErr w:type="spellEnd"/>
            <w:proofErr w:type="gramEnd"/>
          </w:p>
        </w:tc>
        <w:tc>
          <w:tcPr>
            <w:tcW w:w="3870" w:type="dxa"/>
          </w:tcPr>
          <w:p w14:paraId="651FD03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tebalnya</w:t>
            </w:r>
            <w:proofErr w:type="spellEnd"/>
            <w:r w:rsidRPr="00765F07">
              <w:rPr>
                <w:sz w:val="22"/>
              </w:rPr>
              <w:t xml:space="preserve"> tulisan</w:t>
            </w:r>
          </w:p>
        </w:tc>
        <w:tc>
          <w:tcPr>
            <w:tcW w:w="3001" w:type="dxa"/>
          </w:tcPr>
          <w:p w14:paraId="1084967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true” “false”</w:t>
            </w:r>
          </w:p>
        </w:tc>
      </w:tr>
    </w:tbl>
    <w:p w14:paraId="57131A12" w14:textId="77777777" w:rsidR="00B65DBC" w:rsidRPr="00B65DBC" w:rsidRDefault="00B65DBC" w:rsidP="00B65DBC"/>
    <w:p w14:paraId="435D7562" w14:textId="72C901D9" w:rsidR="002D29C0" w:rsidRDefault="00AC2C7C" w:rsidP="002D29C0">
      <w:pPr>
        <w:pStyle w:val="Heading2"/>
        <w:numPr>
          <w:ilvl w:val="0"/>
          <w:numId w:val="1"/>
        </w:numPr>
      </w:pPr>
      <w:bookmarkStart w:id="16" w:name="_Toc125196625"/>
      <w:proofErr w:type="spellStart"/>
      <w:r>
        <w:t>Membuat</w:t>
      </w:r>
      <w:proofErr w:type="spellEnd"/>
      <w:r>
        <w:t xml:space="preserve"> Button</w:t>
      </w:r>
      <w:bookmarkEnd w:id="16"/>
    </w:p>
    <w:p w14:paraId="57DEF6F6" w14:textId="577D0CD3" w:rsidR="002D29C0" w:rsidRDefault="002D29C0" w:rsidP="00784B5C">
      <w:pPr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GUI,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tifkan</w:t>
      </w:r>
      <w:proofErr w:type="spellEnd"/>
      <w:r>
        <w:t xml:space="preserve"> / </w:t>
      </w:r>
      <w:proofErr w:type="spellStart"/>
      <w:r>
        <w:t>menonaktif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,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</w:t>
      </w:r>
      <w:proofErr w:type="spellStart"/>
      <w:r>
        <w:t>selanjutnya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PLC </w:t>
      </w:r>
      <w:proofErr w:type="spellStart"/>
      <w:r>
        <w:t>Outseal</w:t>
      </w:r>
      <w:proofErr w:type="spellEnd"/>
      <w:r>
        <w:t xml:space="preserve">. Pada QML, </w:t>
      </w:r>
      <w:proofErr w:type="spellStart"/>
      <w:r>
        <w:t>tombol</w:t>
      </w:r>
      <w:proofErr w:type="spellEnd"/>
      <w:r>
        <w:t xml:space="preserve"> </w:t>
      </w:r>
      <w:proofErr w:type="spellStart"/>
      <w:r w:rsidR="00D33D44">
        <w:t>a</w:t>
      </w:r>
      <w:r>
        <w:t>tau</w:t>
      </w:r>
      <w:proofErr w:type="spellEnd"/>
      <w:r>
        <w:t xml:space="preserve"> button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6 </w:t>
      </w:r>
      <w:r w:rsidRPr="00C92521">
        <w:rPr>
          <w:i/>
          <w:iCs/>
        </w:rPr>
        <w:t>properties</w:t>
      </w:r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text, </w:t>
      </w:r>
      <w:proofErr w:type="spellStart"/>
      <w:r>
        <w:t>pallete</w:t>
      </w:r>
      <w:proofErr w:type="spellEnd"/>
      <w:r>
        <w:t xml:space="preserve">, dan </w:t>
      </w:r>
      <w:proofErr w:type="spellStart"/>
      <w:r>
        <w:t>onClick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pada QML.</w:t>
      </w:r>
    </w:p>
    <w:p w14:paraId="1FB5277E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lastRenderedPageBreak/>
        <w:t>Button {</w:t>
      </w:r>
    </w:p>
    <w:p w14:paraId="03B8C46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id: button1</w:t>
      </w:r>
    </w:p>
    <w:p w14:paraId="625241CF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x :100</w:t>
      </w:r>
    </w:p>
    <w:p w14:paraId="08B37F1D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y :200</w:t>
      </w:r>
    </w:p>
    <w:p w14:paraId="6920380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text: "button1"</w:t>
      </w:r>
    </w:p>
    <w:p w14:paraId="2BC9D96E" w14:textId="5EA6AF9A" w:rsidR="002D29C0" w:rsidRPr="00765F07" w:rsidRDefault="002D29C0" w:rsidP="008E5E52">
      <w:pPr>
        <w:shd w:val="clear" w:color="auto" w:fill="70AD47" w:themeFill="accent6"/>
        <w:spacing w:after="0" w:line="240" w:lineRule="auto"/>
      </w:pPr>
      <w:r w:rsidRPr="00765F07">
        <w:tab/>
      </w:r>
      <w:proofErr w:type="gramStart"/>
      <w:r w:rsidR="008E5E52" w:rsidRPr="00765F07">
        <w:t>checkable :</w:t>
      </w:r>
      <w:proofErr w:type="gramEnd"/>
      <w:r w:rsidR="008E5E52" w:rsidRPr="00765F07">
        <w:t xml:space="preserve"> true</w:t>
      </w:r>
    </w:p>
    <w:p w14:paraId="79A70BA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</w:r>
      <w:proofErr w:type="spellStart"/>
      <w:proofErr w:type="gramStart"/>
      <w:r w:rsidRPr="00765F07">
        <w:t>onClicked</w:t>
      </w:r>
      <w:proofErr w:type="spellEnd"/>
      <w:r w:rsidRPr="00765F07">
        <w:t>:{</w:t>
      </w:r>
      <w:proofErr w:type="gramEnd"/>
      <w:r w:rsidRPr="00765F07">
        <w:tab/>
      </w:r>
    </w:p>
    <w:p w14:paraId="187601F2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}</w:t>
      </w:r>
      <w:r w:rsidRPr="00765F07">
        <w:tab/>
      </w:r>
    </w:p>
    <w:p w14:paraId="02356E78" w14:textId="77777777" w:rsidR="002D29C0" w:rsidRPr="00765F07" w:rsidRDefault="002D29C0" w:rsidP="002D29C0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454F1F1E" w14:textId="77777777" w:rsidR="002D29C0" w:rsidRDefault="002D29C0" w:rsidP="002D29C0"/>
    <w:p w14:paraId="0769AD0D" w14:textId="4F04F8BE" w:rsidR="002D29C0" w:rsidRPr="00E613BE" w:rsidRDefault="002D29C0" w:rsidP="002D29C0">
      <w:pPr>
        <w:jc w:val="center"/>
      </w:pPr>
      <w:bookmarkStart w:id="17" w:name="_Toc110517874"/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/ button.</w:t>
      </w:r>
      <w:bookmarkEnd w:id="17"/>
    </w:p>
    <w:tbl>
      <w:tblPr>
        <w:tblStyle w:val="TableGrid"/>
        <w:tblW w:w="7105" w:type="dxa"/>
        <w:jc w:val="center"/>
        <w:tblLook w:val="04A0" w:firstRow="1" w:lastRow="0" w:firstColumn="1" w:lastColumn="0" w:noHBand="0" w:noVBand="1"/>
      </w:tblPr>
      <w:tblGrid>
        <w:gridCol w:w="1255"/>
        <w:gridCol w:w="3469"/>
        <w:gridCol w:w="2381"/>
      </w:tblGrid>
      <w:tr w:rsidR="002D29C0" w:rsidRPr="00765F07" w14:paraId="3477D53D" w14:textId="77777777" w:rsidTr="00765F07">
        <w:trPr>
          <w:jc w:val="center"/>
        </w:trPr>
        <w:tc>
          <w:tcPr>
            <w:tcW w:w="1255" w:type="dxa"/>
          </w:tcPr>
          <w:p w14:paraId="7C20757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0446EA0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2F8C4D2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2D29C0" w:rsidRPr="00765F07" w14:paraId="36658996" w14:textId="77777777" w:rsidTr="00765F07">
        <w:trPr>
          <w:jc w:val="center"/>
        </w:trPr>
        <w:tc>
          <w:tcPr>
            <w:tcW w:w="1255" w:type="dxa"/>
          </w:tcPr>
          <w:p w14:paraId="743C4E5D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4897316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6B4E5025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2D29C0" w:rsidRPr="00765F07" w14:paraId="733B639F" w14:textId="77777777" w:rsidTr="00765F07">
        <w:trPr>
          <w:jc w:val="center"/>
        </w:trPr>
        <w:tc>
          <w:tcPr>
            <w:tcW w:w="1255" w:type="dxa"/>
          </w:tcPr>
          <w:p w14:paraId="705C19EE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185BA285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0E7680E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2D29C0" w:rsidRPr="00765F07" w14:paraId="1C5FD378" w14:textId="77777777" w:rsidTr="00765F07">
        <w:trPr>
          <w:jc w:val="center"/>
        </w:trPr>
        <w:tc>
          <w:tcPr>
            <w:tcW w:w="1255" w:type="dxa"/>
          </w:tcPr>
          <w:p w14:paraId="4869BED3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1BCA8C6E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447A216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D29C0" w:rsidRPr="00765F07" w14:paraId="75E95F47" w14:textId="77777777" w:rsidTr="00765F07">
        <w:trPr>
          <w:jc w:val="center"/>
        </w:trPr>
        <w:tc>
          <w:tcPr>
            <w:tcW w:w="1255" w:type="dxa"/>
          </w:tcPr>
          <w:p w14:paraId="234069C7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ext</w:t>
            </w:r>
          </w:p>
        </w:tc>
        <w:tc>
          <w:tcPr>
            <w:tcW w:w="3469" w:type="dxa"/>
          </w:tcPr>
          <w:p w14:paraId="7926C03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mpilkan</w:t>
            </w:r>
            <w:proofErr w:type="spellEnd"/>
            <w:r w:rsidRPr="00765F07">
              <w:rPr>
                <w:szCs w:val="24"/>
              </w:rPr>
              <w:t xml:space="preserve"> text</w:t>
            </w:r>
          </w:p>
        </w:tc>
        <w:tc>
          <w:tcPr>
            <w:tcW w:w="2381" w:type="dxa"/>
          </w:tcPr>
          <w:p w14:paraId="5EA83440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</w:t>
            </w:r>
            <w:proofErr w:type="gramStart"/>
            <w:r w:rsidRPr="00765F07">
              <w:rPr>
                <w:szCs w:val="24"/>
              </w:rPr>
              <w:t>hello</w:t>
            </w:r>
            <w:proofErr w:type="gramEnd"/>
            <w:r w:rsidRPr="00765F07">
              <w:rPr>
                <w:szCs w:val="24"/>
              </w:rPr>
              <w:t xml:space="preserve"> world”, “</w:t>
            </w:r>
            <w:proofErr w:type="spellStart"/>
            <w:r w:rsidRPr="00765F07">
              <w:rPr>
                <w:szCs w:val="24"/>
              </w:rPr>
              <w:t>nam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husni</w:t>
            </w:r>
            <w:proofErr w:type="spellEnd"/>
            <w:r w:rsidRPr="00765F07">
              <w:rPr>
                <w:szCs w:val="24"/>
              </w:rPr>
              <w:t xml:space="preserve">”, </w:t>
            </w:r>
            <w:proofErr w:type="spellStart"/>
            <w:r w:rsidRPr="00765F07">
              <w:rPr>
                <w:szCs w:val="24"/>
              </w:rPr>
              <w:t>atau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apapu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alimatn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iiring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eng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t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ua</w:t>
            </w:r>
            <w:proofErr w:type="spellEnd"/>
          </w:p>
        </w:tc>
      </w:tr>
      <w:tr w:rsidR="002D29C0" w:rsidRPr="00765F07" w14:paraId="32F6A4A6" w14:textId="77777777" w:rsidTr="00765F07">
        <w:trPr>
          <w:jc w:val="center"/>
        </w:trPr>
        <w:tc>
          <w:tcPr>
            <w:tcW w:w="1255" w:type="dxa"/>
          </w:tcPr>
          <w:p w14:paraId="14F91371" w14:textId="643EC991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checkable</w:t>
            </w:r>
          </w:p>
        </w:tc>
        <w:tc>
          <w:tcPr>
            <w:tcW w:w="3469" w:type="dxa"/>
          </w:tcPr>
          <w:p w14:paraId="326B9837" w14:textId="4D45D672" w:rsidR="002D29C0" w:rsidRPr="00765F07" w:rsidRDefault="008E5E52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jenis</w:t>
            </w:r>
            <w:proofErr w:type="spellEnd"/>
            <w:r w:rsidRPr="00765F07">
              <w:rPr>
                <w:szCs w:val="24"/>
              </w:rPr>
              <w:t xml:space="preserve"> button</w:t>
            </w:r>
          </w:p>
        </w:tc>
        <w:tc>
          <w:tcPr>
            <w:tcW w:w="2381" w:type="dxa"/>
          </w:tcPr>
          <w:p w14:paraId="3DF9CB3C" w14:textId="0B40A564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. Tru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toggle switch, fals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push button</w:t>
            </w:r>
          </w:p>
        </w:tc>
      </w:tr>
      <w:tr w:rsidR="002D29C0" w:rsidRPr="00765F07" w14:paraId="379E30C6" w14:textId="77777777" w:rsidTr="00765F07">
        <w:trPr>
          <w:jc w:val="center"/>
        </w:trPr>
        <w:tc>
          <w:tcPr>
            <w:tcW w:w="1255" w:type="dxa"/>
          </w:tcPr>
          <w:p w14:paraId="3B1744B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Clicked</w:t>
            </w:r>
            <w:proofErr w:type="spellEnd"/>
          </w:p>
        </w:tc>
        <w:tc>
          <w:tcPr>
            <w:tcW w:w="3469" w:type="dxa"/>
          </w:tcPr>
          <w:p w14:paraId="06B3836A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ruh</w:t>
            </w:r>
            <w:proofErr w:type="spellEnd"/>
            <w:r w:rsidRPr="00765F07">
              <w:rPr>
                <w:szCs w:val="24"/>
              </w:rPr>
              <w:t xml:space="preserve"> program yang </w:t>
            </w:r>
            <w:proofErr w:type="spellStart"/>
            <w:r w:rsidRPr="00765F07">
              <w:rPr>
                <w:szCs w:val="24"/>
              </w:rPr>
              <w:t>berjal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etik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ombol</w:t>
            </w:r>
            <w:proofErr w:type="spellEnd"/>
            <w:r w:rsidRPr="00765F07">
              <w:rPr>
                <w:szCs w:val="24"/>
              </w:rPr>
              <w:t xml:space="preserve"> di </w:t>
            </w:r>
            <w:proofErr w:type="spellStart"/>
            <w:r w:rsidRPr="00765F07">
              <w:rPr>
                <w:szCs w:val="24"/>
              </w:rPr>
              <w:t>klik</w:t>
            </w:r>
            <w:proofErr w:type="spellEnd"/>
          </w:p>
        </w:tc>
        <w:tc>
          <w:tcPr>
            <w:tcW w:w="2381" w:type="dxa"/>
          </w:tcPr>
          <w:p w14:paraId="2FC51AB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  <w:r w:rsidRPr="00765F07">
              <w:rPr>
                <w:szCs w:val="24"/>
              </w:rPr>
              <w:t>”</w:t>
            </w:r>
          </w:p>
        </w:tc>
      </w:tr>
    </w:tbl>
    <w:p w14:paraId="73F9F954" w14:textId="77777777" w:rsidR="002D29C0" w:rsidRPr="002D29C0" w:rsidRDefault="002D29C0" w:rsidP="002D29C0"/>
    <w:p w14:paraId="2F6D7B78" w14:textId="368D8F01" w:rsidR="00AC2C7C" w:rsidRDefault="00AC2C7C" w:rsidP="00AC2C7C">
      <w:pPr>
        <w:pStyle w:val="Heading2"/>
        <w:numPr>
          <w:ilvl w:val="0"/>
          <w:numId w:val="1"/>
        </w:numPr>
      </w:pPr>
      <w:bookmarkStart w:id="18" w:name="_Toc125196626"/>
      <w:proofErr w:type="spellStart"/>
      <w:r>
        <w:t>Membuat</w:t>
      </w:r>
      <w:proofErr w:type="spellEnd"/>
      <w:r>
        <w:t xml:space="preserve"> Rectangle</w:t>
      </w:r>
      <w:bookmarkEnd w:id="18"/>
    </w:p>
    <w:p w14:paraId="16075224" w14:textId="77777777" w:rsidR="00765F07" w:rsidRDefault="00765F07" w:rsidP="0071681E">
      <w:pPr>
        <w:jc w:val="both"/>
      </w:pPr>
    </w:p>
    <w:p w14:paraId="6A25788B" w14:textId="67D29E14" w:rsidR="003213AE" w:rsidRDefault="003213AE" w:rsidP="0071681E">
      <w:pPr>
        <w:jc w:val="both"/>
      </w:pPr>
      <w:r>
        <w:t xml:space="preserve">Rectangl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otak</w:t>
      </w:r>
      <w:proofErr w:type="spellEnd"/>
      <w:r>
        <w:t xml:space="preserve">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A61C2C">
        <w:t>mewarnai</w:t>
      </w:r>
      <w:proofErr w:type="spellEnd"/>
      <w:r w:rsidR="00A61C2C">
        <w:t xml:space="preserve">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eperti</w:t>
      </w:r>
      <w:proofErr w:type="spellEnd"/>
      <w:r w:rsidR="00A61C2C">
        <w:t xml:space="preserve"> button. </w:t>
      </w:r>
      <w:proofErr w:type="spellStart"/>
      <w:r w:rsidR="00A61C2C">
        <w:t>Selai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warnai</w:t>
      </w:r>
      <w:proofErr w:type="spellEnd"/>
      <w:r w:rsidR="00A61C2C">
        <w:t xml:space="preserve"> button, rectangle juga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gunaka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grouping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upaya</w:t>
      </w:r>
      <w:proofErr w:type="spellEnd"/>
      <w:r w:rsidR="00A61C2C">
        <w:t xml:space="preserve">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pindahkan</w:t>
      </w:r>
      <w:proofErr w:type="spellEnd"/>
      <w:r w:rsidR="00A61C2C">
        <w:t xml:space="preserve"> </w:t>
      </w:r>
      <w:proofErr w:type="spellStart"/>
      <w:r w:rsidR="00A61C2C">
        <w:t>secara</w:t>
      </w:r>
      <w:proofErr w:type="spellEnd"/>
      <w:r w:rsidR="00A61C2C">
        <w:t xml:space="preserve"> </w:t>
      </w:r>
      <w:proofErr w:type="spellStart"/>
      <w:r w:rsidR="00A61C2C">
        <w:t>bersamaan</w:t>
      </w:r>
      <w:proofErr w:type="spellEnd"/>
      <w:r w:rsidR="00A61C2C">
        <w:t xml:space="preserve">. </w:t>
      </w:r>
      <w:proofErr w:type="spellStart"/>
      <w:r w:rsidR="00A61C2C">
        <w:t>Ini</w:t>
      </w:r>
      <w:proofErr w:type="spellEnd"/>
      <w:r w:rsidR="00A61C2C">
        <w:t xml:space="preserve"> </w:t>
      </w:r>
      <w:proofErr w:type="spellStart"/>
      <w:r w:rsidR="00A61C2C">
        <w:t>adalah</w:t>
      </w:r>
      <w:proofErr w:type="spellEnd"/>
      <w:r w:rsidR="00A61C2C">
        <w:t xml:space="preserve"> program </w:t>
      </w:r>
      <w:proofErr w:type="spellStart"/>
      <w:r w:rsidR="00A61C2C">
        <w:t>dasar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nampilkan</w:t>
      </w:r>
      <w:proofErr w:type="spellEnd"/>
      <w:r w:rsidR="00A61C2C">
        <w:t xml:space="preserve"> rectangle</w:t>
      </w:r>
    </w:p>
    <w:p w14:paraId="1A78F2E6" w14:textId="2D0B3314" w:rsidR="00A61C2C" w:rsidRDefault="00A61C2C" w:rsidP="003213AE"/>
    <w:p w14:paraId="21B351B8" w14:textId="47E4341E" w:rsidR="00A61C2C" w:rsidRDefault="00A61C2C" w:rsidP="00090146">
      <w:pPr>
        <w:shd w:val="clear" w:color="auto" w:fill="92D050"/>
      </w:pPr>
      <w:proofErr w:type="gramStart"/>
      <w:r>
        <w:t>Rectangle{</w:t>
      </w:r>
      <w:proofErr w:type="gramEnd"/>
    </w:p>
    <w:p w14:paraId="18B037DF" w14:textId="3FF5BD50" w:rsidR="00A61C2C" w:rsidRDefault="00A61C2C" w:rsidP="00090146">
      <w:pPr>
        <w:shd w:val="clear" w:color="auto" w:fill="92D050"/>
      </w:pPr>
      <w:r>
        <w:tab/>
      </w:r>
      <w:proofErr w:type="gramStart"/>
      <w:r>
        <w:t>id :</w:t>
      </w:r>
      <w:proofErr w:type="gramEnd"/>
      <w:r>
        <w:t xml:space="preserve"> rec1</w:t>
      </w:r>
    </w:p>
    <w:p w14:paraId="516C78DC" w14:textId="2D679B94" w:rsidR="00A61C2C" w:rsidRDefault="00A61C2C" w:rsidP="00090146">
      <w:pPr>
        <w:shd w:val="clear" w:color="auto" w:fill="92D050"/>
      </w:pPr>
      <w:r>
        <w:lastRenderedPageBreak/>
        <w:tab/>
      </w:r>
      <w:proofErr w:type="gramStart"/>
      <w:r>
        <w:t>x :</w:t>
      </w:r>
      <w:proofErr w:type="gramEnd"/>
      <w:r>
        <w:t xml:space="preserve"> 10</w:t>
      </w:r>
    </w:p>
    <w:p w14:paraId="7AC845AB" w14:textId="604F9012" w:rsidR="00A61C2C" w:rsidRDefault="00A61C2C" w:rsidP="00090146">
      <w:pPr>
        <w:shd w:val="clear" w:color="auto" w:fill="92D050"/>
      </w:pPr>
      <w:r>
        <w:tab/>
        <w:t>y: 10</w:t>
      </w:r>
    </w:p>
    <w:p w14:paraId="2CCA607C" w14:textId="18DB1753" w:rsidR="00A61C2C" w:rsidRDefault="00A61C2C" w:rsidP="00090146">
      <w:pPr>
        <w:shd w:val="clear" w:color="auto" w:fill="92D050"/>
      </w:pPr>
      <w:r>
        <w:tab/>
      </w:r>
      <w:proofErr w:type="gramStart"/>
      <w:r>
        <w:t>width :</w:t>
      </w:r>
      <w:proofErr w:type="gramEnd"/>
      <w:r>
        <w:t xml:space="preserve"> 300</w:t>
      </w:r>
    </w:p>
    <w:p w14:paraId="2D4E35A4" w14:textId="72012C78" w:rsidR="001F1228" w:rsidRDefault="00A61C2C" w:rsidP="00090146">
      <w:pPr>
        <w:shd w:val="clear" w:color="auto" w:fill="92D050"/>
      </w:pPr>
      <w:r>
        <w:tab/>
      </w:r>
      <w:proofErr w:type="gramStart"/>
      <w:r>
        <w:t>height :</w:t>
      </w:r>
      <w:proofErr w:type="gramEnd"/>
      <w:r>
        <w:t xml:space="preserve"> 300</w:t>
      </w:r>
      <w:r w:rsidR="001F1228">
        <w:tab/>
      </w:r>
    </w:p>
    <w:p w14:paraId="3213F939" w14:textId="459B3E57" w:rsidR="001F1228" w:rsidRDefault="001F1228" w:rsidP="00090146">
      <w:pPr>
        <w:shd w:val="clear" w:color="auto" w:fill="92D050"/>
      </w:pPr>
      <w:r>
        <w:tab/>
      </w:r>
      <w:proofErr w:type="gramStart"/>
      <w:r>
        <w:t>color :</w:t>
      </w:r>
      <w:proofErr w:type="gramEnd"/>
      <w:r>
        <w:t xml:space="preserve"> “red</w:t>
      </w:r>
      <w:r w:rsidR="00C35C1B">
        <w:t>”</w:t>
      </w:r>
    </w:p>
    <w:p w14:paraId="6FB356EF" w14:textId="18D270CF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width</w:t>
      </w:r>
      <w:proofErr w:type="spellEnd"/>
      <w:proofErr w:type="gramEnd"/>
      <w:r>
        <w:t xml:space="preserve"> : 0</w:t>
      </w:r>
    </w:p>
    <w:p w14:paraId="5C3E7184" w14:textId="6D2188F9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color</w:t>
      </w:r>
      <w:proofErr w:type="spellEnd"/>
      <w:proofErr w:type="gramEnd"/>
      <w:r>
        <w:t xml:space="preserve"> : “transparent”</w:t>
      </w:r>
    </w:p>
    <w:p w14:paraId="572DE360" w14:textId="3BF15E1F" w:rsidR="00A61C2C" w:rsidRDefault="00A61C2C" w:rsidP="00090146">
      <w:pPr>
        <w:shd w:val="clear" w:color="auto" w:fill="92D050"/>
      </w:pPr>
      <w:r>
        <w:t>}</w:t>
      </w:r>
    </w:p>
    <w:p w14:paraId="74FF43F6" w14:textId="77777777" w:rsidR="00A6116E" w:rsidRDefault="00A6116E" w:rsidP="00090146">
      <w:pPr>
        <w:shd w:val="clear" w:color="auto" w:fill="FFFFFF" w:themeFill="background1"/>
      </w:pPr>
    </w:p>
    <w:p w14:paraId="134C7A11" w14:textId="5A3693E0" w:rsidR="00090146" w:rsidRPr="00E613BE" w:rsidRDefault="00090146" w:rsidP="00090146">
      <w:pPr>
        <w:jc w:val="center"/>
      </w:pPr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rectangle</w:t>
      </w:r>
    </w:p>
    <w:tbl>
      <w:tblPr>
        <w:tblStyle w:val="TableGrid"/>
        <w:tblW w:w="7375" w:type="dxa"/>
        <w:jc w:val="center"/>
        <w:tblLook w:val="04A0" w:firstRow="1" w:lastRow="0" w:firstColumn="1" w:lastColumn="0" w:noHBand="0" w:noVBand="1"/>
      </w:tblPr>
      <w:tblGrid>
        <w:gridCol w:w="1525"/>
        <w:gridCol w:w="3469"/>
        <w:gridCol w:w="2381"/>
      </w:tblGrid>
      <w:tr w:rsidR="00090146" w:rsidRPr="00765F07" w14:paraId="6A974BAD" w14:textId="77777777" w:rsidTr="00765F07">
        <w:trPr>
          <w:jc w:val="center"/>
        </w:trPr>
        <w:tc>
          <w:tcPr>
            <w:tcW w:w="1525" w:type="dxa"/>
          </w:tcPr>
          <w:p w14:paraId="77F3A953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59B3DC79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641DE998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090146" w:rsidRPr="00765F07" w14:paraId="2583A29F" w14:textId="77777777" w:rsidTr="00765F07">
        <w:trPr>
          <w:jc w:val="center"/>
        </w:trPr>
        <w:tc>
          <w:tcPr>
            <w:tcW w:w="1525" w:type="dxa"/>
          </w:tcPr>
          <w:p w14:paraId="493F156C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1425A774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0395D11B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090146" w:rsidRPr="00765F07" w14:paraId="69B8CEB1" w14:textId="77777777" w:rsidTr="00765F07">
        <w:trPr>
          <w:jc w:val="center"/>
        </w:trPr>
        <w:tc>
          <w:tcPr>
            <w:tcW w:w="1525" w:type="dxa"/>
          </w:tcPr>
          <w:p w14:paraId="46026EE0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66645B4B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330F36DF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090146" w:rsidRPr="00765F07" w14:paraId="14C8EA7E" w14:textId="77777777" w:rsidTr="00765F07">
        <w:trPr>
          <w:jc w:val="center"/>
        </w:trPr>
        <w:tc>
          <w:tcPr>
            <w:tcW w:w="1525" w:type="dxa"/>
          </w:tcPr>
          <w:p w14:paraId="71DE59A7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7A225772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1281B351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0F36169B" w14:textId="77777777" w:rsidTr="00765F07">
        <w:trPr>
          <w:jc w:val="center"/>
        </w:trPr>
        <w:tc>
          <w:tcPr>
            <w:tcW w:w="1525" w:type="dxa"/>
          </w:tcPr>
          <w:p w14:paraId="21D1E850" w14:textId="5A8DE61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469" w:type="dxa"/>
          </w:tcPr>
          <w:p w14:paraId="0CCA1B3C" w14:textId="22B88298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</w:p>
        </w:tc>
        <w:tc>
          <w:tcPr>
            <w:tcW w:w="2381" w:type="dxa"/>
          </w:tcPr>
          <w:p w14:paraId="40837BED" w14:textId="393580A3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579094A6" w14:textId="77777777" w:rsidTr="00765F07">
        <w:trPr>
          <w:jc w:val="center"/>
        </w:trPr>
        <w:tc>
          <w:tcPr>
            <w:tcW w:w="1525" w:type="dxa"/>
          </w:tcPr>
          <w:p w14:paraId="73F95FD4" w14:textId="2F44A434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469" w:type="dxa"/>
          </w:tcPr>
          <w:p w14:paraId="40DE4585" w14:textId="3C83F834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</w:p>
        </w:tc>
        <w:tc>
          <w:tcPr>
            <w:tcW w:w="2381" w:type="dxa"/>
          </w:tcPr>
          <w:p w14:paraId="2A1DE2BF" w14:textId="038D9620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30C0E86F" w14:textId="77777777" w:rsidTr="00765F07">
        <w:trPr>
          <w:jc w:val="center"/>
        </w:trPr>
        <w:tc>
          <w:tcPr>
            <w:tcW w:w="1525" w:type="dxa"/>
          </w:tcPr>
          <w:p w14:paraId="59E20876" w14:textId="55BCAD5B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lor</w:t>
            </w:r>
            <w:proofErr w:type="spellEnd"/>
          </w:p>
        </w:tc>
        <w:tc>
          <w:tcPr>
            <w:tcW w:w="3469" w:type="dxa"/>
          </w:tcPr>
          <w:p w14:paraId="4F6B8396" w14:textId="1895D319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</w:p>
        </w:tc>
        <w:tc>
          <w:tcPr>
            <w:tcW w:w="2381" w:type="dxa"/>
          </w:tcPr>
          <w:p w14:paraId="6AA400D5" w14:textId="3BF72B6E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  <w:tr w:rsidR="002B7196" w:rsidRPr="00765F07" w14:paraId="608418FE" w14:textId="77777777" w:rsidTr="00765F07">
        <w:trPr>
          <w:jc w:val="center"/>
        </w:trPr>
        <w:tc>
          <w:tcPr>
            <w:tcW w:w="1525" w:type="dxa"/>
          </w:tcPr>
          <w:p w14:paraId="1B727FE2" w14:textId="6F68E086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width</w:t>
            </w:r>
            <w:proofErr w:type="spellEnd"/>
            <w:proofErr w:type="gramEnd"/>
          </w:p>
        </w:tc>
        <w:tc>
          <w:tcPr>
            <w:tcW w:w="3469" w:type="dxa"/>
          </w:tcPr>
          <w:p w14:paraId="12A0CD4F" w14:textId="30D5A3F5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besar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3DF0F8C3" w14:textId="26A51CFC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,2,3</w:t>
            </w:r>
          </w:p>
        </w:tc>
      </w:tr>
      <w:tr w:rsidR="002B7196" w:rsidRPr="00765F07" w14:paraId="3074FF15" w14:textId="77777777" w:rsidTr="00765F07">
        <w:trPr>
          <w:jc w:val="center"/>
        </w:trPr>
        <w:tc>
          <w:tcPr>
            <w:tcW w:w="1525" w:type="dxa"/>
          </w:tcPr>
          <w:p w14:paraId="439FD37E" w14:textId="4CD00471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color</w:t>
            </w:r>
            <w:proofErr w:type="spellEnd"/>
            <w:proofErr w:type="gramEnd"/>
          </w:p>
        </w:tc>
        <w:tc>
          <w:tcPr>
            <w:tcW w:w="3469" w:type="dxa"/>
          </w:tcPr>
          <w:p w14:paraId="65815FEA" w14:textId="4E181551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2F49775D" w14:textId="6F6122F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</w:tbl>
    <w:p w14:paraId="2FEF884B" w14:textId="77777777" w:rsidR="00090146" w:rsidRPr="003213AE" w:rsidRDefault="00090146" w:rsidP="00090146">
      <w:pPr>
        <w:shd w:val="clear" w:color="auto" w:fill="FFFFFF" w:themeFill="background1"/>
      </w:pPr>
    </w:p>
    <w:p w14:paraId="0DB6EB83" w14:textId="1B6F7D43" w:rsidR="00B80513" w:rsidRDefault="00B80513" w:rsidP="00B80513">
      <w:pPr>
        <w:pStyle w:val="Heading2"/>
        <w:numPr>
          <w:ilvl w:val="0"/>
          <w:numId w:val="1"/>
        </w:numPr>
      </w:pPr>
      <w:bookmarkStart w:id="19" w:name="_Toc125196627"/>
      <w:proofErr w:type="spellStart"/>
      <w:r>
        <w:t>Membuat</w:t>
      </w:r>
      <w:proofErr w:type="spellEnd"/>
      <w:r>
        <w:t xml:space="preserve"> Slider</w:t>
      </w:r>
      <w:bookmarkEnd w:id="19"/>
    </w:p>
    <w:p w14:paraId="1F253521" w14:textId="4C056842" w:rsidR="00784B5C" w:rsidRDefault="00784B5C" w:rsidP="00784B5C"/>
    <w:p w14:paraId="18BCF204" w14:textId="5F669D6F" w:rsidR="00784B5C" w:rsidRDefault="00784B5C" w:rsidP="00C03C82">
      <w:pPr>
        <w:jc w:val="both"/>
      </w:pPr>
      <w:r>
        <w:t xml:space="preserve">Slider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besaran</w:t>
      </w:r>
      <w:proofErr w:type="spellEnd"/>
      <w:r>
        <w:t xml:space="preserve"> / </w:t>
      </w:r>
      <w:proofErr w:type="spellStart"/>
      <w:r>
        <w:t>angka</w:t>
      </w:r>
      <w:proofErr w:type="spellEnd"/>
      <w:r>
        <w:t xml:space="preserve">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omunikasikan</w:t>
      </w:r>
      <w:proofErr w:type="spellEnd"/>
      <w:r>
        <w:t xml:space="preserve">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lain </w:t>
      </w:r>
      <w:proofErr w:type="spellStart"/>
      <w:r>
        <w:t>seperti</w:t>
      </w:r>
      <w:proofErr w:type="spellEnd"/>
      <w:r>
        <w:t xml:space="preserve"> </w:t>
      </w:r>
      <w:r w:rsidR="00112FEF">
        <w:t xml:space="preserve">PLC </w:t>
      </w:r>
      <w:proofErr w:type="spellStart"/>
      <w:r w:rsidR="00112FEF">
        <w:t>Outseal</w:t>
      </w:r>
      <w:proofErr w:type="spellEnd"/>
      <w:r>
        <w:t xml:space="preserve">.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1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slider  </w:t>
      </w:r>
      <w:proofErr w:type="spellStart"/>
      <w:r>
        <w:t>yaitu</w:t>
      </w:r>
      <w:proofErr w:type="spellEnd"/>
      <w:r>
        <w:t xml:space="preserve"> id, x, y, width, height,  value, from, to, </w:t>
      </w:r>
      <w:proofErr w:type="spellStart"/>
      <w:r>
        <w:t>stepSize</w:t>
      </w:r>
      <w:proofErr w:type="spellEnd"/>
      <w:r>
        <w:t xml:space="preserve">, orientation, dan </w:t>
      </w:r>
      <w:proofErr w:type="spellStart"/>
      <w:r w:rsidRPr="004A38F0">
        <w:t>onValueChang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slider pada QML.</w:t>
      </w:r>
    </w:p>
    <w:p w14:paraId="239D30C9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>Slider {</w:t>
      </w:r>
    </w:p>
    <w:p w14:paraId="606564B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id: slider1</w:t>
      </w:r>
    </w:p>
    <w:p w14:paraId="2CD678B5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x:0</w:t>
      </w:r>
    </w:p>
    <w:p w14:paraId="3AE18D9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y:150</w:t>
      </w:r>
    </w:p>
    <w:p w14:paraId="7A02ECBE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height: 20</w:t>
      </w:r>
    </w:p>
    <w:p w14:paraId="5D41290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width: 300</w:t>
      </w:r>
    </w:p>
    <w:p w14:paraId="27CF38D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lastRenderedPageBreak/>
        <w:tab/>
      </w:r>
      <w:r w:rsidRPr="00765F07">
        <w:tab/>
        <w:t>value: 0</w:t>
      </w:r>
    </w:p>
    <w:p w14:paraId="53C3BD3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from:10</w:t>
      </w:r>
    </w:p>
    <w:p w14:paraId="173F84A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to: 255</w:t>
      </w:r>
    </w:p>
    <w:p w14:paraId="7AD1F7E6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</w:r>
      <w:proofErr w:type="spellStart"/>
      <w:r w:rsidRPr="00765F07">
        <w:t>stepSize</w:t>
      </w:r>
      <w:proofErr w:type="spellEnd"/>
      <w:r w:rsidRPr="00765F07">
        <w:t>: 5</w:t>
      </w:r>
    </w:p>
    <w:p w14:paraId="642039F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 xml:space="preserve">orientation: </w:t>
      </w:r>
      <w:proofErr w:type="spellStart"/>
      <w:proofErr w:type="gramStart"/>
      <w:r w:rsidRPr="00765F07">
        <w:t>Qt.Horizontal</w:t>
      </w:r>
      <w:proofErr w:type="spellEnd"/>
      <w:proofErr w:type="gramEnd"/>
    </w:p>
    <w:p w14:paraId="435C01C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</w:r>
      <w:proofErr w:type="spellStart"/>
      <w:r w:rsidRPr="00765F07">
        <w:t>onValueChanged</w:t>
      </w:r>
      <w:proofErr w:type="spellEnd"/>
      <w:r w:rsidRPr="00765F07">
        <w:t>: {</w:t>
      </w:r>
    </w:p>
    <w:p w14:paraId="3BBE3692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}</w:t>
      </w:r>
    </w:p>
    <w:p w14:paraId="0B4046C0" w14:textId="77777777" w:rsidR="00784B5C" w:rsidRPr="00765F07" w:rsidRDefault="00784B5C" w:rsidP="00784B5C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3BE6E0B5" w14:textId="77777777" w:rsidR="00784B5C" w:rsidRDefault="00784B5C" w:rsidP="00784B5C">
      <w:proofErr w:type="spellStart"/>
      <w:r>
        <w:t>Penjelasan</w:t>
      </w:r>
      <w:proofErr w:type="spellEnd"/>
      <w:r>
        <w:t xml:space="preserve"> properties slider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34758FF" w14:textId="60B0B4BB" w:rsidR="00784B5C" w:rsidRDefault="00784B5C" w:rsidP="00784B5C">
      <w:pPr>
        <w:jc w:val="center"/>
      </w:pPr>
      <w:bookmarkStart w:id="20" w:name="_Toc110517876"/>
      <w:r>
        <w:t xml:space="preserve">Properties </w:t>
      </w:r>
      <w:proofErr w:type="spellStart"/>
      <w:r>
        <w:t>dasar</w:t>
      </w:r>
      <w:proofErr w:type="spellEnd"/>
      <w:r>
        <w:t xml:space="preserve"> slider.</w:t>
      </w:r>
      <w:bookmarkEnd w:id="20"/>
    </w:p>
    <w:tbl>
      <w:tblPr>
        <w:tblStyle w:val="TableGrid"/>
        <w:tblW w:w="7116" w:type="dxa"/>
        <w:jc w:val="center"/>
        <w:tblLayout w:type="fixed"/>
        <w:tblLook w:val="04A0" w:firstRow="1" w:lastRow="0" w:firstColumn="1" w:lastColumn="0" w:noHBand="0" w:noVBand="1"/>
      </w:tblPr>
      <w:tblGrid>
        <w:gridCol w:w="1345"/>
        <w:gridCol w:w="3801"/>
        <w:gridCol w:w="1970"/>
      </w:tblGrid>
      <w:tr w:rsidR="00784B5C" w:rsidRPr="00765F07" w14:paraId="2C99F7D8" w14:textId="77777777" w:rsidTr="00765F07">
        <w:trPr>
          <w:jc w:val="center"/>
        </w:trPr>
        <w:tc>
          <w:tcPr>
            <w:tcW w:w="1345" w:type="dxa"/>
          </w:tcPr>
          <w:p w14:paraId="032DEEEE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r w:rsidRPr="00765F07">
              <w:rPr>
                <w:b/>
                <w:bCs/>
                <w:szCs w:val="24"/>
              </w:rPr>
              <w:t>Properties</w:t>
            </w:r>
          </w:p>
        </w:tc>
        <w:tc>
          <w:tcPr>
            <w:tcW w:w="3801" w:type="dxa"/>
          </w:tcPr>
          <w:p w14:paraId="1433CE18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Fungsi</w:t>
            </w:r>
            <w:proofErr w:type="spellEnd"/>
          </w:p>
        </w:tc>
        <w:tc>
          <w:tcPr>
            <w:tcW w:w="1970" w:type="dxa"/>
          </w:tcPr>
          <w:p w14:paraId="227639F4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Contoh</w:t>
            </w:r>
            <w:proofErr w:type="spellEnd"/>
            <w:r w:rsidRPr="00765F07">
              <w:rPr>
                <w:b/>
                <w:bCs/>
                <w:szCs w:val="24"/>
              </w:rPr>
              <w:t xml:space="preserve"> </w:t>
            </w:r>
            <w:proofErr w:type="spellStart"/>
            <w:r w:rsidRPr="00765F07">
              <w:rPr>
                <w:b/>
                <w:bCs/>
                <w:szCs w:val="24"/>
              </w:rPr>
              <w:t>pengisian</w:t>
            </w:r>
            <w:proofErr w:type="spellEnd"/>
          </w:p>
        </w:tc>
      </w:tr>
      <w:tr w:rsidR="00784B5C" w:rsidRPr="00765F07" w14:paraId="0F5574EC" w14:textId="77777777" w:rsidTr="00765F07">
        <w:trPr>
          <w:jc w:val="center"/>
        </w:trPr>
        <w:tc>
          <w:tcPr>
            <w:tcW w:w="1345" w:type="dxa"/>
          </w:tcPr>
          <w:p w14:paraId="29C5E7C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801" w:type="dxa"/>
          </w:tcPr>
          <w:p w14:paraId="2859434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1970" w:type="dxa"/>
          </w:tcPr>
          <w:p w14:paraId="037735B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784B5C" w:rsidRPr="00765F07" w14:paraId="04547DBB" w14:textId="77777777" w:rsidTr="00765F07">
        <w:trPr>
          <w:jc w:val="center"/>
        </w:trPr>
        <w:tc>
          <w:tcPr>
            <w:tcW w:w="1345" w:type="dxa"/>
          </w:tcPr>
          <w:p w14:paraId="5C732C5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801" w:type="dxa"/>
          </w:tcPr>
          <w:p w14:paraId="4979F98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1970" w:type="dxa"/>
          </w:tcPr>
          <w:p w14:paraId="6767632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84B5C" w:rsidRPr="00765F07" w14:paraId="24957FE9" w14:textId="77777777" w:rsidTr="00765F07">
        <w:trPr>
          <w:jc w:val="center"/>
        </w:trPr>
        <w:tc>
          <w:tcPr>
            <w:tcW w:w="1345" w:type="dxa"/>
          </w:tcPr>
          <w:p w14:paraId="3868343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801" w:type="dxa"/>
          </w:tcPr>
          <w:p w14:paraId="10A9090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1970" w:type="dxa"/>
          </w:tcPr>
          <w:p w14:paraId="3FCC884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B2C2AB7" w14:textId="77777777" w:rsidTr="00765F07">
        <w:trPr>
          <w:jc w:val="center"/>
        </w:trPr>
        <w:tc>
          <w:tcPr>
            <w:tcW w:w="1345" w:type="dxa"/>
          </w:tcPr>
          <w:p w14:paraId="1658DF3F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801" w:type="dxa"/>
          </w:tcPr>
          <w:p w14:paraId="6A791FF1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3CB5943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6348AED" w14:textId="77777777" w:rsidTr="00765F07">
        <w:trPr>
          <w:jc w:val="center"/>
        </w:trPr>
        <w:tc>
          <w:tcPr>
            <w:tcW w:w="1345" w:type="dxa"/>
          </w:tcPr>
          <w:p w14:paraId="186FA45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801" w:type="dxa"/>
          </w:tcPr>
          <w:p w14:paraId="0E00932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71AB23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5230B87" w14:textId="77777777" w:rsidTr="00765F07">
        <w:trPr>
          <w:jc w:val="center"/>
        </w:trPr>
        <w:tc>
          <w:tcPr>
            <w:tcW w:w="1345" w:type="dxa"/>
          </w:tcPr>
          <w:p w14:paraId="08C28BD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value</w:t>
            </w:r>
          </w:p>
        </w:tc>
        <w:tc>
          <w:tcPr>
            <w:tcW w:w="3801" w:type="dxa"/>
          </w:tcPr>
          <w:p w14:paraId="2A7BF74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rtama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70CAF4ED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21687312" w14:textId="77777777" w:rsidTr="00765F07">
        <w:trPr>
          <w:jc w:val="center"/>
        </w:trPr>
        <w:tc>
          <w:tcPr>
            <w:tcW w:w="1345" w:type="dxa"/>
          </w:tcPr>
          <w:p w14:paraId="1C7E156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From</w:t>
            </w:r>
          </w:p>
        </w:tc>
        <w:tc>
          <w:tcPr>
            <w:tcW w:w="3801" w:type="dxa"/>
          </w:tcPr>
          <w:p w14:paraId="2C07143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end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69E492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8A40F69" w14:textId="77777777" w:rsidTr="00765F07">
        <w:trPr>
          <w:jc w:val="center"/>
        </w:trPr>
        <w:tc>
          <w:tcPr>
            <w:tcW w:w="1345" w:type="dxa"/>
          </w:tcPr>
          <w:p w14:paraId="3F134B96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o</w:t>
            </w:r>
          </w:p>
        </w:tc>
        <w:tc>
          <w:tcPr>
            <w:tcW w:w="3801" w:type="dxa"/>
          </w:tcPr>
          <w:p w14:paraId="62478F5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tinggi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6E539C67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862B35C" w14:textId="77777777" w:rsidTr="00765F07">
        <w:trPr>
          <w:jc w:val="center"/>
        </w:trPr>
        <w:tc>
          <w:tcPr>
            <w:tcW w:w="1345" w:type="dxa"/>
          </w:tcPr>
          <w:p w14:paraId="68EFE983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tepSize</w:t>
            </w:r>
            <w:proofErr w:type="spellEnd"/>
          </w:p>
        </w:tc>
        <w:tc>
          <w:tcPr>
            <w:tcW w:w="3801" w:type="dxa"/>
          </w:tcPr>
          <w:p w14:paraId="56DE338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angk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56BECA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FC807D3" w14:textId="77777777" w:rsidTr="00765F07">
        <w:trPr>
          <w:jc w:val="center"/>
        </w:trPr>
        <w:tc>
          <w:tcPr>
            <w:tcW w:w="1345" w:type="dxa"/>
          </w:tcPr>
          <w:p w14:paraId="3D87B174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orientation</w:t>
            </w:r>
          </w:p>
        </w:tc>
        <w:tc>
          <w:tcPr>
            <w:tcW w:w="3801" w:type="dxa"/>
          </w:tcPr>
          <w:p w14:paraId="19AF919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entuk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orientasi</w:t>
            </w:r>
            <w:proofErr w:type="spellEnd"/>
            <w:r w:rsidRPr="00765F07">
              <w:rPr>
                <w:szCs w:val="24"/>
              </w:rPr>
              <w:t xml:space="preserve"> slider</w:t>
            </w:r>
          </w:p>
        </w:tc>
        <w:tc>
          <w:tcPr>
            <w:tcW w:w="1970" w:type="dxa"/>
          </w:tcPr>
          <w:p w14:paraId="7F7167FB" w14:textId="77777777" w:rsidR="00784B5C" w:rsidRPr="00765F07" w:rsidRDefault="00784B5C" w:rsidP="00B54393">
            <w:pPr>
              <w:rPr>
                <w:rFonts w:ascii="Droid Sans Mono" w:hAnsi="Droid Sans Mono"/>
                <w:szCs w:val="24"/>
                <w:shd w:val="clear" w:color="auto" w:fill="FFFFFF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Horizontal</w:t>
            </w:r>
            <w:proofErr w:type="spellEnd"/>
            <w:proofErr w:type="gramEnd"/>
          </w:p>
          <w:p w14:paraId="3CAEFA6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Vertical</w:t>
            </w:r>
            <w:proofErr w:type="spellEnd"/>
            <w:proofErr w:type="gramEnd"/>
          </w:p>
        </w:tc>
      </w:tr>
      <w:tr w:rsidR="00784B5C" w:rsidRPr="00765F07" w14:paraId="09268D28" w14:textId="77777777" w:rsidTr="00765F07">
        <w:trPr>
          <w:jc w:val="center"/>
        </w:trPr>
        <w:tc>
          <w:tcPr>
            <w:tcW w:w="1345" w:type="dxa"/>
          </w:tcPr>
          <w:p w14:paraId="57E0E00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ValueChanged</w:t>
            </w:r>
            <w:proofErr w:type="spellEnd"/>
          </w:p>
        </w:tc>
        <w:tc>
          <w:tcPr>
            <w:tcW w:w="3801" w:type="dxa"/>
          </w:tcPr>
          <w:p w14:paraId="6900279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letakkan</w:t>
            </w:r>
            <w:proofErr w:type="spellEnd"/>
            <w:r w:rsidRPr="00765F07">
              <w:rPr>
                <w:szCs w:val="24"/>
              </w:rPr>
              <w:t xml:space="preserve"> program </w:t>
            </w:r>
            <w:proofErr w:type="spellStart"/>
            <w:r w:rsidRPr="00765F07">
              <w:rPr>
                <w:szCs w:val="24"/>
              </w:rPr>
              <w:t>apabila</w:t>
            </w:r>
            <w:proofErr w:type="spellEnd"/>
            <w:r w:rsidRPr="00765F07">
              <w:rPr>
                <w:szCs w:val="24"/>
              </w:rPr>
              <w:t xml:space="preserve"> slider </w:t>
            </w:r>
            <w:proofErr w:type="spellStart"/>
            <w:r w:rsidRPr="00765F07">
              <w:rPr>
                <w:szCs w:val="24"/>
              </w:rPr>
              <w:t>beruba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</w:p>
        </w:tc>
        <w:tc>
          <w:tcPr>
            <w:tcW w:w="1970" w:type="dxa"/>
          </w:tcPr>
          <w:p w14:paraId="45FCAA8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</w:tr>
    </w:tbl>
    <w:p w14:paraId="067D8751" w14:textId="0497ACC8" w:rsidR="00784B5C" w:rsidRDefault="00784B5C" w:rsidP="00784B5C"/>
    <w:p w14:paraId="49CC3AB7" w14:textId="3AF551F4" w:rsidR="00765F07" w:rsidRDefault="00765F07" w:rsidP="00784B5C"/>
    <w:p w14:paraId="7055BE73" w14:textId="2902E548" w:rsidR="00765F07" w:rsidRDefault="00765F07" w:rsidP="00784B5C"/>
    <w:p w14:paraId="6F22B9DE" w14:textId="1086332F" w:rsidR="00765F07" w:rsidRDefault="00765F07" w:rsidP="00784B5C"/>
    <w:p w14:paraId="0766404F" w14:textId="69DBD13C" w:rsidR="00765F07" w:rsidRDefault="00765F07" w:rsidP="00784B5C"/>
    <w:p w14:paraId="30F6CDDA" w14:textId="77777777" w:rsidR="00765F07" w:rsidRPr="00784B5C" w:rsidRDefault="00765F07" w:rsidP="00784B5C"/>
    <w:p w14:paraId="7A80A7CD" w14:textId="6542547F" w:rsidR="00B80513" w:rsidRPr="00B80513" w:rsidRDefault="00B80513" w:rsidP="00B80513">
      <w:pPr>
        <w:pStyle w:val="Heading2"/>
        <w:numPr>
          <w:ilvl w:val="0"/>
          <w:numId w:val="1"/>
        </w:numPr>
      </w:pPr>
      <w:bookmarkStart w:id="21" w:name="_Toc125196628"/>
      <w:proofErr w:type="spellStart"/>
      <w:r>
        <w:t>Membuat</w:t>
      </w:r>
      <w:proofErr w:type="spellEnd"/>
      <w:r>
        <w:t xml:space="preserve"> Gauge</w:t>
      </w:r>
      <w:bookmarkEnd w:id="21"/>
    </w:p>
    <w:p w14:paraId="0CDD081F" w14:textId="5308B9C8" w:rsidR="00485FDE" w:rsidRDefault="00485FDE" w:rsidP="00485FDE"/>
    <w:p w14:paraId="7FC3D3BC" w14:textId="77777777" w:rsidR="007140E5" w:rsidRDefault="007140E5" w:rsidP="00A23788">
      <w:pPr>
        <w:jc w:val="both"/>
      </w:pPr>
      <w:r>
        <w:rPr>
          <w:noProof/>
        </w:rPr>
        <w:t xml:space="preserve">Fungsi gauge dalam sebuah GUI sebenarnya mirip dengan slider hanya dengan tampilan yang berbeda. </w:t>
      </w:r>
      <w:r>
        <w:t xml:space="preserve">Ada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gauge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dan Gauge. 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9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width, height,  value, </w:t>
      </w:r>
      <w:proofErr w:type="spellStart"/>
      <w:r>
        <w:t>minimumValue</w:t>
      </w:r>
      <w:proofErr w:type="spellEnd"/>
      <w:r>
        <w:t xml:space="preserve">, </w:t>
      </w:r>
      <w:proofErr w:type="spellStart"/>
      <w:r>
        <w:t>maximumValue</w:t>
      </w:r>
      <w:proofErr w:type="spellEnd"/>
      <w:r>
        <w:t xml:space="preserve">, dan style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proteprtie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69ECC29" w14:textId="4B608654" w:rsidR="007140E5" w:rsidRDefault="007140E5" w:rsidP="007140E5">
      <w:pPr>
        <w:jc w:val="center"/>
      </w:pPr>
      <w:bookmarkStart w:id="22" w:name="_Toc110517877"/>
      <w:r>
        <w:t>Properties gauge / circular gauge.</w:t>
      </w:r>
      <w:bookmarkEnd w:id="2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43"/>
        <w:gridCol w:w="4493"/>
        <w:gridCol w:w="3081"/>
      </w:tblGrid>
      <w:tr w:rsidR="007140E5" w:rsidRPr="00232357" w14:paraId="28D15851" w14:textId="77777777" w:rsidTr="00232357">
        <w:tc>
          <w:tcPr>
            <w:tcW w:w="1345" w:type="dxa"/>
          </w:tcPr>
          <w:p w14:paraId="650AF3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Properties</w:t>
            </w:r>
          </w:p>
        </w:tc>
        <w:tc>
          <w:tcPr>
            <w:tcW w:w="4493" w:type="dxa"/>
          </w:tcPr>
          <w:p w14:paraId="703C72F5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Fungsi</w:t>
            </w:r>
            <w:proofErr w:type="spellEnd"/>
          </w:p>
        </w:tc>
        <w:tc>
          <w:tcPr>
            <w:tcW w:w="3081" w:type="dxa"/>
          </w:tcPr>
          <w:p w14:paraId="5A1313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ontoh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ngisian</w:t>
            </w:r>
            <w:proofErr w:type="spellEnd"/>
          </w:p>
        </w:tc>
      </w:tr>
      <w:tr w:rsidR="007140E5" w:rsidRPr="00232357" w14:paraId="30026B09" w14:textId="77777777" w:rsidTr="00232357">
        <w:tc>
          <w:tcPr>
            <w:tcW w:w="1345" w:type="dxa"/>
          </w:tcPr>
          <w:p w14:paraId="0235DC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Id</w:t>
            </w:r>
          </w:p>
        </w:tc>
        <w:tc>
          <w:tcPr>
            <w:tcW w:w="4493" w:type="dxa"/>
          </w:tcPr>
          <w:p w14:paraId="6768CD6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Sebag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de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uni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mponen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qml</w:t>
            </w:r>
            <w:proofErr w:type="spellEnd"/>
          </w:p>
        </w:tc>
        <w:tc>
          <w:tcPr>
            <w:tcW w:w="3081" w:type="dxa"/>
          </w:tcPr>
          <w:p w14:paraId="3A9CE4CD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root, window, menu</w:t>
            </w:r>
          </w:p>
        </w:tc>
      </w:tr>
      <w:tr w:rsidR="007140E5" w:rsidRPr="00232357" w14:paraId="5D090641" w14:textId="77777777" w:rsidTr="00232357">
        <w:tc>
          <w:tcPr>
            <w:tcW w:w="1345" w:type="dxa"/>
          </w:tcPr>
          <w:p w14:paraId="67D0F496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X</w:t>
            </w:r>
          </w:p>
        </w:tc>
        <w:tc>
          <w:tcPr>
            <w:tcW w:w="4493" w:type="dxa"/>
          </w:tcPr>
          <w:p w14:paraId="564400C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horizontal</w:t>
            </w:r>
          </w:p>
        </w:tc>
        <w:tc>
          <w:tcPr>
            <w:tcW w:w="3081" w:type="dxa"/>
          </w:tcPr>
          <w:p w14:paraId="09DF77F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100, 200, 300</w:t>
            </w:r>
            <w:proofErr w:type="gramStart"/>
            <w:r w:rsidRPr="00232357">
              <w:rPr>
                <w:szCs w:val="24"/>
              </w:rPr>
              <w:t>….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140E5" w:rsidRPr="00232357" w14:paraId="668D2A00" w14:textId="77777777" w:rsidTr="00232357">
        <w:tc>
          <w:tcPr>
            <w:tcW w:w="1345" w:type="dxa"/>
          </w:tcPr>
          <w:p w14:paraId="3E41E42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Y</w:t>
            </w:r>
          </w:p>
        </w:tc>
        <w:tc>
          <w:tcPr>
            <w:tcW w:w="4493" w:type="dxa"/>
          </w:tcPr>
          <w:p w14:paraId="00DB4FC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vertical</w:t>
            </w:r>
          </w:p>
        </w:tc>
        <w:tc>
          <w:tcPr>
            <w:tcW w:w="3081" w:type="dxa"/>
          </w:tcPr>
          <w:p w14:paraId="7890D01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2475DB2" w14:textId="77777777" w:rsidTr="00232357">
        <w:tc>
          <w:tcPr>
            <w:tcW w:w="1345" w:type="dxa"/>
          </w:tcPr>
          <w:p w14:paraId="5091273A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width</w:t>
            </w:r>
          </w:p>
        </w:tc>
        <w:tc>
          <w:tcPr>
            <w:tcW w:w="4493" w:type="dxa"/>
          </w:tcPr>
          <w:p w14:paraId="6B9AC5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lebar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2B89031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FDE52E0" w14:textId="77777777" w:rsidTr="00232357">
        <w:tc>
          <w:tcPr>
            <w:tcW w:w="1345" w:type="dxa"/>
          </w:tcPr>
          <w:p w14:paraId="46E24A2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height</w:t>
            </w:r>
          </w:p>
        </w:tc>
        <w:tc>
          <w:tcPr>
            <w:tcW w:w="4493" w:type="dxa"/>
          </w:tcPr>
          <w:p w14:paraId="7244C2B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tinggi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52EED7E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6751B0F" w14:textId="77777777" w:rsidTr="00232357">
        <w:tc>
          <w:tcPr>
            <w:tcW w:w="1345" w:type="dxa"/>
          </w:tcPr>
          <w:p w14:paraId="7F1E228E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value</w:t>
            </w:r>
          </w:p>
        </w:tc>
        <w:tc>
          <w:tcPr>
            <w:tcW w:w="4493" w:type="dxa"/>
          </w:tcPr>
          <w:p w14:paraId="422090D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rtama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7661F15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A8354CA" w14:textId="77777777" w:rsidTr="00232357">
        <w:tc>
          <w:tcPr>
            <w:tcW w:w="1345" w:type="dxa"/>
          </w:tcPr>
          <w:p w14:paraId="759BD09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inimumValue</w:t>
            </w:r>
            <w:proofErr w:type="spellEnd"/>
          </w:p>
        </w:tc>
        <w:tc>
          <w:tcPr>
            <w:tcW w:w="4493" w:type="dxa"/>
          </w:tcPr>
          <w:p w14:paraId="759ED96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kecil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6A07DBA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0B7CFAF6" w14:textId="77777777" w:rsidTr="00232357">
        <w:tc>
          <w:tcPr>
            <w:tcW w:w="1345" w:type="dxa"/>
          </w:tcPr>
          <w:p w14:paraId="2B58942A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aximumValue</w:t>
            </w:r>
            <w:proofErr w:type="spellEnd"/>
          </w:p>
        </w:tc>
        <w:tc>
          <w:tcPr>
            <w:tcW w:w="4493" w:type="dxa"/>
          </w:tcPr>
          <w:p w14:paraId="0038CD61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besar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1E2BA59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78039CC1" w14:textId="77777777" w:rsidTr="00232357">
        <w:tc>
          <w:tcPr>
            <w:tcW w:w="1345" w:type="dxa"/>
          </w:tcPr>
          <w:p w14:paraId="54B47473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Style</w:t>
            </w:r>
          </w:p>
        </w:tc>
        <w:tc>
          <w:tcPr>
            <w:tcW w:w="4493" w:type="dxa"/>
          </w:tcPr>
          <w:p w14:paraId="29E44BC0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step pada Gauge</w:t>
            </w:r>
          </w:p>
        </w:tc>
        <w:tc>
          <w:tcPr>
            <w:tcW w:w="3081" w:type="dxa"/>
          </w:tcPr>
          <w:p w14:paraId="363AD4C6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ircularGaugeStyle</w:t>
            </w:r>
            <w:proofErr w:type="spellEnd"/>
            <w:r w:rsidRPr="00232357">
              <w:rPr>
                <w:szCs w:val="24"/>
              </w:rPr>
              <w:t xml:space="preserve"> {</w:t>
            </w:r>
            <w:r w:rsidRPr="00232357">
              <w:rPr>
                <w:szCs w:val="24"/>
              </w:rPr>
              <w:tab/>
            </w:r>
            <w:r w:rsidRPr="00232357">
              <w:rPr>
                <w:szCs w:val="24"/>
              </w:rPr>
              <w:tab/>
              <w:t xml:space="preserve">        </w:t>
            </w:r>
            <w:proofErr w:type="spellStart"/>
            <w:r w:rsidRPr="00232357">
              <w:rPr>
                <w:szCs w:val="24"/>
              </w:rPr>
              <w:t>labelStepSize</w:t>
            </w:r>
            <w:proofErr w:type="spellEnd"/>
            <w:r w:rsidRPr="00232357">
              <w:rPr>
                <w:szCs w:val="24"/>
              </w:rPr>
              <w:t>: 10</w:t>
            </w:r>
          </w:p>
          <w:p w14:paraId="0A018979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}</w:t>
            </w:r>
          </w:p>
        </w:tc>
      </w:tr>
    </w:tbl>
    <w:p w14:paraId="10CC1164" w14:textId="77777777" w:rsidR="007140E5" w:rsidRDefault="007140E5" w:rsidP="00485FDE"/>
    <w:p w14:paraId="436C8AAB" w14:textId="77777777" w:rsidR="00485FDE" w:rsidRDefault="00485FDE" w:rsidP="00485FDE"/>
    <w:p w14:paraId="37AECD5B" w14:textId="77777777" w:rsidR="00485FDE" w:rsidRDefault="00485FDE" w:rsidP="00485FDE"/>
    <w:p w14:paraId="1B8EE190" w14:textId="77777777" w:rsidR="00485FDE" w:rsidRDefault="00485FDE" w:rsidP="00485FDE"/>
    <w:p w14:paraId="1000B6AE" w14:textId="77777777" w:rsidR="00485FDE" w:rsidRDefault="00485FDE" w:rsidP="00485FDE"/>
    <w:p w14:paraId="1D5405AB" w14:textId="77777777" w:rsidR="00485FDE" w:rsidRDefault="00485FDE" w:rsidP="00485FDE"/>
    <w:p w14:paraId="74A8951E" w14:textId="77777777" w:rsidR="00485FDE" w:rsidRDefault="00485FDE" w:rsidP="00485FDE"/>
    <w:p w14:paraId="426779FC" w14:textId="77777777" w:rsidR="00485FDE" w:rsidRDefault="00485FDE" w:rsidP="00485FDE"/>
    <w:p w14:paraId="51BC4375" w14:textId="211FB3D3" w:rsidR="00485FDE" w:rsidRDefault="00485FDE" w:rsidP="00485FDE">
      <w:pPr>
        <w:pStyle w:val="Heading1"/>
        <w:jc w:val="left"/>
      </w:pPr>
    </w:p>
    <w:p w14:paraId="58425AB3" w14:textId="77B6F315" w:rsidR="0071681E" w:rsidRDefault="0071681E" w:rsidP="0071681E"/>
    <w:p w14:paraId="40986411" w14:textId="3868EFD2" w:rsidR="002A0AA4" w:rsidRDefault="002A0AA4" w:rsidP="0071681E"/>
    <w:p w14:paraId="6A1C6CC9" w14:textId="6B63B5B8" w:rsidR="002A0AA4" w:rsidRDefault="002A0AA4" w:rsidP="002A0AA4">
      <w:pPr>
        <w:pStyle w:val="Heading1"/>
      </w:pPr>
      <w:bookmarkStart w:id="23" w:name="_Toc125196629"/>
      <w:proofErr w:type="spellStart"/>
      <w:r>
        <w:t>Tabel</w:t>
      </w:r>
      <w:proofErr w:type="spellEnd"/>
      <w:r>
        <w:t xml:space="preserve"> </w:t>
      </w:r>
      <w:proofErr w:type="spellStart"/>
      <w:r>
        <w:t>konversi</w:t>
      </w:r>
      <w:proofErr w:type="spellEnd"/>
      <w:r>
        <w:t xml:space="preserve"> </w:t>
      </w:r>
      <w:proofErr w:type="spellStart"/>
      <w:r>
        <w:t>outseal</w:t>
      </w:r>
      <w:proofErr w:type="spellEnd"/>
      <w:r>
        <w:t xml:space="preserve"> PLC Cod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MODBUS</w:t>
      </w:r>
      <w:r w:rsidR="006C56D8">
        <w:t xml:space="preserve"> yang </w:t>
      </w:r>
      <w:proofErr w:type="spellStart"/>
      <w:r w:rsidR="006C56D8">
        <w:t>digunakan</w:t>
      </w:r>
      <w:bookmarkEnd w:id="23"/>
      <w:proofErr w:type="spellEnd"/>
    </w:p>
    <w:p w14:paraId="310A065E" w14:textId="59B75033" w:rsidR="002A0AA4" w:rsidRDefault="002A0AA4" w:rsidP="002A0AA4"/>
    <w:tbl>
      <w:tblPr>
        <w:tblW w:w="773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320"/>
        <w:gridCol w:w="4410"/>
      </w:tblGrid>
      <w:tr w:rsidR="00007EB2" w:rsidRPr="00007EB2" w14:paraId="3D00AC53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6A5A4A" w14:textId="77777777" w:rsidR="00007EB2" w:rsidRPr="00007EB2" w:rsidRDefault="00007EB2" w:rsidP="00007EB2">
            <w:r w:rsidRPr="00007EB2">
              <w:rPr>
                <w:b/>
                <w:bCs/>
              </w:rPr>
              <w:t>OUTSEAL LADDER CODE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168BDF" w14:textId="77777777" w:rsidR="00007EB2" w:rsidRPr="00007EB2" w:rsidRDefault="00007EB2" w:rsidP="00007EB2">
            <w:r w:rsidRPr="00007EB2">
              <w:rPr>
                <w:b/>
                <w:bCs/>
              </w:rPr>
              <w:t>MODBUS COIL ADDRESS</w:t>
            </w:r>
          </w:p>
        </w:tc>
      </w:tr>
      <w:tr w:rsidR="00007EB2" w:rsidRPr="00007EB2" w14:paraId="3946FF31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DFBC79" w14:textId="77777777" w:rsidR="00007EB2" w:rsidRPr="00007EB2" w:rsidRDefault="00007EB2" w:rsidP="00007EB2">
            <w:r w:rsidRPr="00007EB2">
              <w:t>R9</w:t>
            </w:r>
          </w:p>
        </w:tc>
        <w:tc>
          <w:tcPr>
            <w:tcW w:w="441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4E635E" w14:textId="77777777" w:rsidR="00007EB2" w:rsidRPr="00007EB2" w:rsidRDefault="00007EB2" w:rsidP="00007EB2">
            <w:r w:rsidRPr="00007EB2">
              <w:t>8</w:t>
            </w:r>
          </w:p>
        </w:tc>
      </w:tr>
      <w:tr w:rsidR="00007EB2" w:rsidRPr="00007EB2" w14:paraId="1D626BF8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B8BFF5" w14:textId="77777777" w:rsidR="00007EB2" w:rsidRPr="00007EB2" w:rsidRDefault="00007EB2" w:rsidP="00007EB2">
            <w:r w:rsidRPr="00007EB2">
              <w:t>R10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A90CF2" w14:textId="77777777" w:rsidR="00007EB2" w:rsidRPr="00007EB2" w:rsidRDefault="00007EB2" w:rsidP="00007EB2">
            <w:r w:rsidRPr="00007EB2">
              <w:t>9</w:t>
            </w:r>
          </w:p>
        </w:tc>
      </w:tr>
      <w:tr w:rsidR="00007EB2" w:rsidRPr="00007EB2" w14:paraId="5F71BF0F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D4CA94" w14:textId="77777777" w:rsidR="00007EB2" w:rsidRPr="00007EB2" w:rsidRDefault="00007EB2" w:rsidP="00007EB2">
            <w:r w:rsidRPr="00007EB2">
              <w:t>R11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6C8686" w14:textId="77777777" w:rsidR="00007EB2" w:rsidRPr="00007EB2" w:rsidRDefault="00007EB2" w:rsidP="00007EB2">
            <w:r w:rsidRPr="00007EB2">
              <w:t>10</w:t>
            </w:r>
          </w:p>
        </w:tc>
      </w:tr>
      <w:tr w:rsidR="00007EB2" w:rsidRPr="00007EB2" w14:paraId="23B89FAD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9BB905F" w14:textId="77777777" w:rsidR="00007EB2" w:rsidRPr="00007EB2" w:rsidRDefault="00007EB2" w:rsidP="00007EB2">
            <w:r w:rsidRPr="00007EB2">
              <w:t>R12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9E51E6" w14:textId="77777777" w:rsidR="00007EB2" w:rsidRPr="00007EB2" w:rsidRDefault="00007EB2" w:rsidP="00007EB2">
            <w:r w:rsidRPr="00007EB2">
              <w:t>11</w:t>
            </w:r>
          </w:p>
        </w:tc>
      </w:tr>
      <w:tr w:rsidR="00007EB2" w:rsidRPr="00007EB2" w14:paraId="3E8E6884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D26F62" w14:textId="77777777" w:rsidR="00007EB2" w:rsidRPr="00007EB2" w:rsidRDefault="00007EB2" w:rsidP="00007EB2">
            <w:r w:rsidRPr="00007EB2">
              <w:t>B1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080401" w14:textId="77777777" w:rsidR="00007EB2" w:rsidRPr="00007EB2" w:rsidRDefault="00007EB2" w:rsidP="00007EB2">
            <w:r w:rsidRPr="00007EB2">
              <w:t>128</w:t>
            </w:r>
          </w:p>
        </w:tc>
      </w:tr>
      <w:tr w:rsidR="00007EB2" w:rsidRPr="00007EB2" w14:paraId="0E194110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4C54BC" w14:textId="77777777" w:rsidR="00007EB2" w:rsidRPr="00007EB2" w:rsidRDefault="00007EB2" w:rsidP="00007EB2">
            <w:r w:rsidRPr="00007EB2">
              <w:t>B2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5BA6C3" w14:textId="77777777" w:rsidR="00007EB2" w:rsidRPr="00007EB2" w:rsidRDefault="00007EB2" w:rsidP="00007EB2">
            <w:r w:rsidRPr="00007EB2">
              <w:t>129</w:t>
            </w:r>
          </w:p>
        </w:tc>
      </w:tr>
      <w:tr w:rsidR="00007EB2" w:rsidRPr="00007EB2" w14:paraId="57D1D981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E1BB75" w14:textId="77777777" w:rsidR="00007EB2" w:rsidRPr="00007EB2" w:rsidRDefault="00007EB2" w:rsidP="00007EB2">
            <w:r w:rsidRPr="00007EB2">
              <w:t>B3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E15DA1" w14:textId="77777777" w:rsidR="00007EB2" w:rsidRPr="00007EB2" w:rsidRDefault="00007EB2" w:rsidP="00007EB2">
            <w:r w:rsidRPr="00007EB2">
              <w:t>130</w:t>
            </w:r>
          </w:p>
        </w:tc>
      </w:tr>
      <w:tr w:rsidR="00007EB2" w:rsidRPr="00007EB2" w14:paraId="2C586843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9218E9" w14:textId="77777777" w:rsidR="00007EB2" w:rsidRPr="00007EB2" w:rsidRDefault="00007EB2" w:rsidP="00007EB2">
            <w:r w:rsidRPr="00007EB2">
              <w:t>B4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D25D78" w14:textId="77777777" w:rsidR="00007EB2" w:rsidRPr="00007EB2" w:rsidRDefault="00007EB2" w:rsidP="00007EB2">
            <w:r w:rsidRPr="00007EB2">
              <w:t>131</w:t>
            </w:r>
          </w:p>
        </w:tc>
      </w:tr>
    </w:tbl>
    <w:p w14:paraId="688C9B8D" w14:textId="6BB96946" w:rsidR="00007EB2" w:rsidRDefault="00007EB2" w:rsidP="002A0AA4"/>
    <w:tbl>
      <w:tblPr>
        <w:tblW w:w="773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680"/>
        <w:gridCol w:w="4050"/>
      </w:tblGrid>
      <w:tr w:rsidR="00007EB2" w:rsidRPr="00007EB2" w14:paraId="78E2C12D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857927" w14:textId="77777777" w:rsidR="00007EB2" w:rsidRPr="00007EB2" w:rsidRDefault="00007EB2" w:rsidP="00007EB2">
            <w:r w:rsidRPr="00007EB2">
              <w:rPr>
                <w:b/>
                <w:bCs/>
              </w:rPr>
              <w:t>OUTSEAL LADDER CODE</w:t>
            </w:r>
          </w:p>
        </w:tc>
        <w:tc>
          <w:tcPr>
            <w:tcW w:w="405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85BE4F" w14:textId="77777777" w:rsidR="00007EB2" w:rsidRPr="00007EB2" w:rsidRDefault="00007EB2" w:rsidP="00007EB2">
            <w:r w:rsidRPr="00007EB2">
              <w:rPr>
                <w:b/>
                <w:bCs/>
              </w:rPr>
              <w:t>MODBUS HOLDING REGISTER</w:t>
            </w:r>
          </w:p>
        </w:tc>
      </w:tr>
      <w:tr w:rsidR="00007EB2" w:rsidRPr="00007EB2" w14:paraId="7F9262D9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19CB84" w14:textId="77777777" w:rsidR="00007EB2" w:rsidRPr="00007EB2" w:rsidRDefault="00007EB2" w:rsidP="00007EB2">
            <w:r w:rsidRPr="00007EB2">
              <w:t>I.1</w:t>
            </w:r>
          </w:p>
        </w:tc>
        <w:tc>
          <w:tcPr>
            <w:tcW w:w="405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A15DA6" w14:textId="77777777" w:rsidR="00007EB2" w:rsidRPr="00007EB2" w:rsidRDefault="00007EB2" w:rsidP="00007EB2">
            <w:r w:rsidRPr="00007EB2">
              <w:t>0</w:t>
            </w:r>
          </w:p>
        </w:tc>
      </w:tr>
      <w:tr w:rsidR="00007EB2" w:rsidRPr="00007EB2" w14:paraId="10858BCE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E70BDB" w14:textId="77777777" w:rsidR="00007EB2" w:rsidRPr="00007EB2" w:rsidRDefault="00007EB2" w:rsidP="00007EB2">
            <w:r w:rsidRPr="00007EB2">
              <w:t>I.2</w:t>
            </w:r>
          </w:p>
        </w:tc>
        <w:tc>
          <w:tcPr>
            <w:tcW w:w="40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BE8F20" w14:textId="77777777" w:rsidR="00007EB2" w:rsidRPr="00007EB2" w:rsidRDefault="00007EB2" w:rsidP="00007EB2">
            <w:r w:rsidRPr="00007EB2">
              <w:t>1</w:t>
            </w:r>
          </w:p>
        </w:tc>
      </w:tr>
    </w:tbl>
    <w:p w14:paraId="43089213" w14:textId="77777777" w:rsidR="00007EB2" w:rsidRPr="002A0AA4" w:rsidRDefault="00007EB2" w:rsidP="002A0AA4"/>
    <w:p w14:paraId="4E1F947D" w14:textId="4BC49C3F" w:rsidR="0071681E" w:rsidRDefault="0071681E" w:rsidP="0071681E"/>
    <w:p w14:paraId="50AAEE8F" w14:textId="488EBD57" w:rsidR="00007EB2" w:rsidRDefault="00007EB2" w:rsidP="0071681E"/>
    <w:p w14:paraId="270280D5" w14:textId="77777777" w:rsidR="00007EB2" w:rsidRPr="0071681E" w:rsidRDefault="00007EB2" w:rsidP="0071681E"/>
    <w:p w14:paraId="4CF3640D" w14:textId="0B2C570E" w:rsidR="00DC57E3" w:rsidRDefault="00DC57E3" w:rsidP="00E32F48">
      <w:pPr>
        <w:pStyle w:val="Heading1"/>
      </w:pPr>
      <w:bookmarkStart w:id="24" w:name="_Toc125196630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0 :</w:t>
      </w:r>
      <w:proofErr w:type="gramEnd"/>
      <w:r>
        <w:t xml:space="preserve"> Base Code</w:t>
      </w:r>
      <w:bookmarkEnd w:id="24"/>
    </w:p>
    <w:p w14:paraId="1911FA23" w14:textId="77777777" w:rsidR="00FB230D" w:rsidRDefault="00FB230D" w:rsidP="00FB230D"/>
    <w:p w14:paraId="79626907" w14:textId="217BB6A4" w:rsidR="00DC57E3" w:rsidRDefault="00FB230D" w:rsidP="00FB230D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21A679B" w14:textId="77777777" w:rsidR="00232357" w:rsidRDefault="00232357" w:rsidP="00FB230D"/>
    <w:p w14:paraId="0E69C015" w14:textId="1DF8E471" w:rsidR="00DC57E3" w:rsidRDefault="00DC57E3" w:rsidP="00DC57E3">
      <w:pPr>
        <w:pStyle w:val="Heading2"/>
      </w:pPr>
      <w:bookmarkStart w:id="25" w:name="_Toc125196631"/>
      <w:r>
        <w:t>Program Python</w:t>
      </w:r>
      <w:bookmarkEnd w:id="25"/>
    </w:p>
    <w:p w14:paraId="706095D8" w14:textId="56A4C818" w:rsidR="00DC57E3" w:rsidRDefault="00DC57E3" w:rsidP="00DC57E3"/>
    <w:p w14:paraId="049C80EE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30AE7D5" w14:textId="77777777" w:rsidR="001905B5" w:rsidRDefault="001905B5" w:rsidP="0063072C">
      <w:pPr>
        <w:shd w:val="clear" w:color="auto" w:fill="1F3864" w:themeFill="accent1" w:themeFillShade="80"/>
      </w:pPr>
    </w:p>
    <w:p w14:paraId="546C80CA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</w:t>
      </w:r>
    </w:p>
    <w:p w14:paraId="619597E1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2F0830E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1FE094A4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5B32848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51CF752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0348E23B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E1B91F4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22BB110A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7D897D7A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E9FB126" w14:textId="77777777" w:rsidR="001905B5" w:rsidRDefault="001905B5" w:rsidP="0063072C">
      <w:pPr>
        <w:shd w:val="clear" w:color="auto" w:fill="1F3864" w:themeFill="accent1" w:themeFillShade="80"/>
      </w:pPr>
    </w:p>
    <w:p w14:paraId="6F5BD425" w14:textId="77777777" w:rsidR="001905B5" w:rsidRDefault="001905B5" w:rsidP="0063072C">
      <w:pPr>
        <w:shd w:val="clear" w:color="auto" w:fill="1F3864" w:themeFill="accent1" w:themeFillShade="80"/>
      </w:pPr>
      <w:r>
        <w:t xml:space="preserve">#########memanggil Library </w:t>
      </w:r>
      <w:proofErr w:type="spellStart"/>
      <w:r>
        <w:t>modbus</w:t>
      </w:r>
      <w:proofErr w:type="spellEnd"/>
      <w:r>
        <w:t>################################</w:t>
      </w:r>
    </w:p>
    <w:p w14:paraId="30E68B60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77DA623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A5B5266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C74EA0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C43A3C8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69EEE5D4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0CF3DC5F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0259E0A3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D0B8290" w14:textId="77777777" w:rsidR="001905B5" w:rsidRDefault="001905B5" w:rsidP="0063072C">
      <w:pPr>
        <w:shd w:val="clear" w:color="auto" w:fill="1F3864" w:themeFill="accent1" w:themeFillShade="80"/>
      </w:pPr>
    </w:p>
    <w:p w14:paraId="4D9CB4BE" w14:textId="77777777" w:rsidR="001905B5" w:rsidRDefault="001905B5" w:rsidP="0063072C">
      <w:pPr>
        <w:shd w:val="clear" w:color="auto" w:fill="1F3864" w:themeFill="accent1" w:themeFillShade="80"/>
      </w:pPr>
    </w:p>
    <w:p w14:paraId="0FCEB31F" w14:textId="77777777" w:rsidR="001905B5" w:rsidRDefault="001905B5" w:rsidP="0063072C">
      <w:pPr>
        <w:shd w:val="clear" w:color="auto" w:fill="1F3864" w:themeFill="accent1" w:themeFillShade="80"/>
      </w:pPr>
    </w:p>
    <w:p w14:paraId="07BA546D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2459ADD" w14:textId="77777777" w:rsidR="001905B5" w:rsidRDefault="001905B5" w:rsidP="0063072C">
      <w:pPr>
        <w:shd w:val="clear" w:color="auto" w:fill="1F3864" w:themeFill="accent1" w:themeFillShade="80"/>
      </w:pPr>
    </w:p>
    <w:p w14:paraId="1352CBC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A6073A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1427A49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3E59EC1B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AC39A6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065B85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57F1E6D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7630B02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4E3766E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654329E8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5CABA237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3F7AF844" w14:textId="77777777" w:rsidR="001905B5" w:rsidRDefault="001905B5" w:rsidP="0063072C">
      <w:pPr>
        <w:shd w:val="clear" w:color="auto" w:fill="1F3864" w:themeFill="accent1" w:themeFillShade="80"/>
      </w:pPr>
    </w:p>
    <w:p w14:paraId="6B930BD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033A075C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6438F636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784A72BF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210744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D209B8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06FBBC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287AD45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A0ECF8A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153C9FB4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1C77A35" w14:textId="77777777" w:rsidR="001905B5" w:rsidRDefault="001905B5" w:rsidP="0063072C">
      <w:pPr>
        <w:shd w:val="clear" w:color="auto" w:fill="1F3864" w:themeFill="accent1" w:themeFillShade="80"/>
      </w:pPr>
    </w:p>
    <w:p w14:paraId="6CA81779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7995D18" w14:textId="77777777" w:rsidR="001905B5" w:rsidRDefault="001905B5" w:rsidP="0063072C">
      <w:pPr>
        <w:shd w:val="clear" w:color="auto" w:fill="1F3864" w:themeFill="accent1" w:themeFillShade="80"/>
      </w:pPr>
    </w:p>
    <w:p w14:paraId="219516FF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F9FEDBB" w14:textId="77777777" w:rsidR="001905B5" w:rsidRDefault="001905B5" w:rsidP="0063072C">
      <w:pPr>
        <w:shd w:val="clear" w:color="auto" w:fill="1F3864" w:themeFill="accent1" w:themeFillShade="80"/>
      </w:pPr>
    </w:p>
    <w:p w14:paraId="65700881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6033A85" w14:textId="77777777" w:rsidR="001905B5" w:rsidRDefault="001905B5" w:rsidP="0063072C">
      <w:pPr>
        <w:shd w:val="clear" w:color="auto" w:fill="1F3864" w:themeFill="accent1" w:themeFillShade="80"/>
      </w:pPr>
    </w:p>
    <w:p w14:paraId="14E8CB3F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1C9FBF0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CD30E09" w14:textId="77777777" w:rsidR="001905B5" w:rsidRDefault="001905B5" w:rsidP="0063072C">
      <w:pPr>
        <w:shd w:val="clear" w:color="auto" w:fill="1F3864" w:themeFill="accent1" w:themeFillShade="80"/>
      </w:pPr>
    </w:p>
    <w:p w14:paraId="47CE6608" w14:textId="77777777" w:rsidR="001905B5" w:rsidRDefault="001905B5" w:rsidP="0063072C">
      <w:pPr>
        <w:shd w:val="clear" w:color="auto" w:fill="1F3864" w:themeFill="accent1" w:themeFillShade="80"/>
      </w:pPr>
    </w:p>
    <w:p w14:paraId="542D16FF" w14:textId="77777777" w:rsidR="001905B5" w:rsidRDefault="001905B5" w:rsidP="0063072C">
      <w:pPr>
        <w:shd w:val="clear" w:color="auto" w:fill="1F3864" w:themeFill="accent1" w:themeFillShade="80"/>
      </w:pPr>
    </w:p>
    <w:p w14:paraId="60D82986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FBDE14E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2794F32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52DFED2E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739AEA81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19234D2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7A5489F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83EBC87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39D34635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9393DCF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405373F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72527E7" w14:textId="77777777" w:rsidR="001905B5" w:rsidRDefault="001905B5" w:rsidP="0063072C">
      <w:pPr>
        <w:shd w:val="clear" w:color="auto" w:fill="1F3864" w:themeFill="accent1" w:themeFillShade="80"/>
      </w:pPr>
    </w:p>
    <w:p w14:paraId="6778B5B6" w14:textId="77777777" w:rsidR="001905B5" w:rsidRDefault="001905B5" w:rsidP="0063072C">
      <w:pPr>
        <w:shd w:val="clear" w:color="auto" w:fill="1F3864" w:themeFill="accent1" w:themeFillShade="80"/>
      </w:pPr>
    </w:p>
    <w:p w14:paraId="1CDFFD6E" w14:textId="77777777" w:rsidR="001905B5" w:rsidRDefault="001905B5" w:rsidP="0063072C">
      <w:pPr>
        <w:shd w:val="clear" w:color="auto" w:fill="1F3864" w:themeFill="accent1" w:themeFillShade="80"/>
      </w:pPr>
    </w:p>
    <w:p w14:paraId="580A3788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B013CB1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1982157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ass</w:t>
      </w:r>
    </w:p>
    <w:p w14:paraId="2E7D39F0" w14:textId="77777777" w:rsidR="001905B5" w:rsidRDefault="001905B5" w:rsidP="0063072C">
      <w:pPr>
        <w:shd w:val="clear" w:color="auto" w:fill="1F3864" w:themeFill="accent1" w:themeFillShade="80"/>
      </w:pPr>
    </w:p>
    <w:p w14:paraId="15247445" w14:textId="77777777" w:rsidR="001905B5" w:rsidRDefault="001905B5" w:rsidP="0063072C">
      <w:pPr>
        <w:shd w:val="clear" w:color="auto" w:fill="1F3864" w:themeFill="accent1" w:themeFillShade="80"/>
      </w:pPr>
    </w:p>
    <w:p w14:paraId="328D4ADE" w14:textId="77777777" w:rsidR="001905B5" w:rsidRDefault="001905B5" w:rsidP="0063072C">
      <w:pPr>
        <w:shd w:val="clear" w:color="auto" w:fill="1F3864" w:themeFill="accent1" w:themeFillShade="80"/>
      </w:pPr>
    </w:p>
    <w:p w14:paraId="717DEB48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 xml:space="preserve"> ######################</w:t>
      </w:r>
    </w:p>
    <w:p w14:paraId="06B811AF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E8B2909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1BB21C8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AFD5437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03948E69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528101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CFEE455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98A428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48282BD6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A9D24E7" w14:textId="48267A19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5700F10" w14:textId="73A0A07A" w:rsidR="001905B5" w:rsidRDefault="001905B5" w:rsidP="00DC57E3"/>
    <w:p w14:paraId="74396586" w14:textId="77777777" w:rsidR="001905B5" w:rsidRDefault="001905B5" w:rsidP="00DC57E3"/>
    <w:p w14:paraId="69C52E2A" w14:textId="3FE3D150" w:rsidR="00DC57E3" w:rsidRDefault="00DC57E3" w:rsidP="00DC57E3">
      <w:pPr>
        <w:pStyle w:val="Heading2"/>
      </w:pPr>
      <w:bookmarkStart w:id="26" w:name="_Toc125196632"/>
      <w:r>
        <w:t>Program QML</w:t>
      </w:r>
      <w:bookmarkEnd w:id="26"/>
    </w:p>
    <w:p w14:paraId="21E1C0D5" w14:textId="6CAF6BE4" w:rsidR="00DC57E3" w:rsidRDefault="00DC57E3" w:rsidP="00DC57E3"/>
    <w:p w14:paraId="2E0F9044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261E39A7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709670F0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5677AD02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8350F73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69E93EE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7C9DF38A" w14:textId="77777777" w:rsidR="001905B5" w:rsidRDefault="001905B5" w:rsidP="0063072C">
      <w:pPr>
        <w:shd w:val="clear" w:color="auto" w:fill="70AD47" w:themeFill="accent6"/>
      </w:pPr>
    </w:p>
    <w:p w14:paraId="5294EC6B" w14:textId="77777777" w:rsidR="001905B5" w:rsidRDefault="001905B5" w:rsidP="0063072C">
      <w:pPr>
        <w:shd w:val="clear" w:color="auto" w:fill="70AD47" w:themeFill="accent6"/>
      </w:pPr>
    </w:p>
    <w:p w14:paraId="363EA54E" w14:textId="77777777" w:rsidR="001905B5" w:rsidRDefault="001905B5" w:rsidP="0063072C">
      <w:pPr>
        <w:shd w:val="clear" w:color="auto" w:fill="70AD47" w:themeFill="accent6"/>
      </w:pPr>
      <w:r>
        <w:t>Window {</w:t>
      </w:r>
    </w:p>
    <w:p w14:paraId="1C587269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829EE28" w14:textId="77777777" w:rsidR="001905B5" w:rsidRDefault="001905B5" w:rsidP="0063072C">
      <w:pPr>
        <w:shd w:val="clear" w:color="auto" w:fill="70AD47" w:themeFill="accent6"/>
      </w:pPr>
      <w:r>
        <w:tab/>
        <w:t>width: 400</w:t>
      </w:r>
    </w:p>
    <w:p w14:paraId="4BA216FF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45923C2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ABD8B44" w14:textId="5DC6464A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height: 400</w:t>
      </w:r>
    </w:p>
    <w:p w14:paraId="2494759D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6E70CD91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88B2317" w14:textId="77777777" w:rsidR="001905B5" w:rsidRDefault="001905B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CCE2D75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CB29DF8" w14:textId="1A8379D9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visible: true</w:t>
      </w:r>
    </w:p>
    <w:p w14:paraId="4B632356" w14:textId="40E64210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54F77D4" w14:textId="77777777" w:rsidR="001905B5" w:rsidRDefault="001905B5" w:rsidP="0063072C">
      <w:pPr>
        <w:shd w:val="clear" w:color="auto" w:fill="70AD47" w:themeFill="accent6"/>
      </w:pPr>
      <w:r>
        <w:tab/>
      </w:r>
    </w:p>
    <w:p w14:paraId="44B4D4D6" w14:textId="2308CEC4" w:rsidR="001905B5" w:rsidRDefault="001905B5" w:rsidP="0063072C">
      <w:pPr>
        <w:shd w:val="clear" w:color="auto" w:fill="70AD47" w:themeFill="accent6"/>
      </w:pPr>
      <w:r>
        <w:tab/>
      </w:r>
    </w:p>
    <w:p w14:paraId="23F0F15F" w14:textId="6D689DE1" w:rsidR="00B341BF" w:rsidRDefault="00B341BF" w:rsidP="0063072C">
      <w:pPr>
        <w:shd w:val="clear" w:color="auto" w:fill="70AD47" w:themeFill="accent6"/>
      </w:pPr>
    </w:p>
    <w:p w14:paraId="79EEFD1C" w14:textId="77777777" w:rsidR="00B341BF" w:rsidRPr="00B341BF" w:rsidRDefault="00B341BF" w:rsidP="00B341BF">
      <w:pPr>
        <w:shd w:val="clear" w:color="auto" w:fill="70AD47" w:themeFill="accent6"/>
      </w:pPr>
      <w:r>
        <w:tab/>
      </w:r>
      <w:proofErr w:type="gramStart"/>
      <w:r w:rsidRPr="00B341BF">
        <w:t>Timer{</w:t>
      </w:r>
      <w:proofErr w:type="gramEnd"/>
    </w:p>
    <w:p w14:paraId="60710BCA" w14:textId="2897DBFE" w:rsidR="00B341BF" w:rsidRPr="00B341BF" w:rsidRDefault="00B341BF" w:rsidP="00B341BF">
      <w:pPr>
        <w:shd w:val="clear" w:color="auto" w:fill="70AD47" w:themeFill="accent6"/>
      </w:pPr>
      <w:r w:rsidRPr="00B341BF">
        <w:tab/>
      </w:r>
      <w:proofErr w:type="spellStart"/>
      <w:proofErr w:type="gramStart"/>
      <w:r w:rsidRPr="00B341BF">
        <w:t>id:</w:t>
      </w:r>
      <w:r w:rsidR="009F5193">
        <w:t>guitimer</w:t>
      </w:r>
      <w:proofErr w:type="spellEnd"/>
      <w:proofErr w:type="gramEnd"/>
    </w:p>
    <w:p w14:paraId="6BDE1E85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interval: 200</w:t>
      </w:r>
    </w:p>
    <w:p w14:paraId="4345C1DD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repeat: true</w:t>
      </w:r>
    </w:p>
    <w:p w14:paraId="662B0457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running: true</w:t>
      </w:r>
    </w:p>
    <w:p w14:paraId="1B525B45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proofErr w:type="spellStart"/>
      <w:r w:rsidRPr="00B341BF">
        <w:t>onTriggered</w:t>
      </w:r>
      <w:proofErr w:type="spellEnd"/>
      <w:r w:rsidRPr="00B341BF">
        <w:t>: {</w:t>
      </w:r>
    </w:p>
    <w:p w14:paraId="41841B7E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r w:rsidRPr="00B341BF">
        <w:tab/>
      </w:r>
    </w:p>
    <w:p w14:paraId="4643FB2B" w14:textId="71A21ACE" w:rsidR="00B341BF" w:rsidRPr="00B341BF" w:rsidRDefault="00B341BF" w:rsidP="00B341BF">
      <w:pPr>
        <w:shd w:val="clear" w:color="auto" w:fill="70AD47" w:themeFill="accent6"/>
      </w:pPr>
      <w:r w:rsidRPr="00B341BF">
        <w:tab/>
        <w:t>}</w:t>
      </w:r>
      <w:r w:rsidRPr="00B341BF">
        <w:tab/>
      </w:r>
      <w:r w:rsidRPr="00B341BF">
        <w:tab/>
      </w:r>
    </w:p>
    <w:p w14:paraId="6855E0E5" w14:textId="352F4620" w:rsidR="001905B5" w:rsidRDefault="00B341BF" w:rsidP="0063072C">
      <w:pPr>
        <w:shd w:val="clear" w:color="auto" w:fill="70AD47" w:themeFill="accent6"/>
      </w:pPr>
      <w:r w:rsidRPr="00B341BF">
        <w:t>}</w:t>
      </w:r>
    </w:p>
    <w:p w14:paraId="0F7BF31C" w14:textId="72EB4CBA" w:rsidR="00EC7E35" w:rsidRPr="00EC7E35" w:rsidRDefault="001905B5" w:rsidP="00B341BF">
      <w:pPr>
        <w:shd w:val="clear" w:color="auto" w:fill="70AD47" w:themeFill="accent6"/>
      </w:pPr>
      <w:r>
        <w:t>}</w:t>
      </w:r>
    </w:p>
    <w:p w14:paraId="6709E46C" w14:textId="1EE15073" w:rsidR="00DC57E3" w:rsidRDefault="00DC57E3" w:rsidP="00DC57E3">
      <w:pPr>
        <w:pStyle w:val="Heading1"/>
      </w:pPr>
      <w:bookmarkStart w:id="27" w:name="_Toc125196633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1 :</w:t>
      </w:r>
      <w:proofErr w:type="gramEnd"/>
      <w:r>
        <w:t xml:space="preserve"> Digital Output</w:t>
      </w:r>
      <w:bookmarkEnd w:id="27"/>
    </w:p>
    <w:p w14:paraId="44D80685" w14:textId="77777777" w:rsidR="00FE166E" w:rsidRPr="00FE166E" w:rsidRDefault="00FE166E" w:rsidP="00FE166E"/>
    <w:p w14:paraId="3515ECC4" w14:textId="16D47348" w:rsidR="00DC57E3" w:rsidRDefault="00FE166E" w:rsidP="00DC57E3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CACD6EF" w14:textId="5000E5BB" w:rsidR="00DC57E3" w:rsidRDefault="00DC57E3" w:rsidP="00DC57E3">
      <w:pPr>
        <w:pStyle w:val="Heading2"/>
      </w:pPr>
      <w:bookmarkStart w:id="28" w:name="_Toc125196634"/>
      <w:r>
        <w:t>Single Output</w:t>
      </w:r>
      <w:bookmarkEnd w:id="28"/>
    </w:p>
    <w:p w14:paraId="463E2C89" w14:textId="79926CC7" w:rsidR="000401A4" w:rsidRDefault="000401A4" w:rsidP="00DC57E3">
      <w:pPr>
        <w:pStyle w:val="Heading3"/>
      </w:pPr>
    </w:p>
    <w:p w14:paraId="01640DD3" w14:textId="6301E3B5" w:rsidR="007E4AE2" w:rsidRDefault="007E4AE2" w:rsidP="007E4AE2">
      <w:r>
        <w:t xml:space="preserve">Hasil </w:t>
      </w:r>
      <w:proofErr w:type="spellStart"/>
      <w:proofErr w:type="gramStart"/>
      <w:r>
        <w:t>akhir</w:t>
      </w:r>
      <w:proofErr w:type="spellEnd"/>
      <w:r>
        <w:t xml:space="preserve"> :</w:t>
      </w:r>
      <w:proofErr w:type="gramEnd"/>
    </w:p>
    <w:p w14:paraId="5A898ECA" w14:textId="0CB95167" w:rsidR="007E4AE2" w:rsidRDefault="007E4AE2" w:rsidP="007E4AE2">
      <w:pPr>
        <w:jc w:val="center"/>
      </w:pPr>
      <w:r w:rsidRPr="007E4AE2">
        <w:rPr>
          <w:noProof/>
        </w:rPr>
        <w:drawing>
          <wp:inline distT="0" distB="0" distL="0" distR="0" wp14:anchorId="3C74A34D" wp14:editId="3256E97F">
            <wp:extent cx="1990725" cy="2148017"/>
            <wp:effectExtent l="0" t="0" r="0" b="5080"/>
            <wp:docPr id="3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229C9E6-A6C6-411A-8939-43A749DEBC0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229C9E6-A6C6-411A-8939-43A749DEBC0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1995745" cy="2153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F480E" w14:textId="77777777" w:rsidR="007E4AE2" w:rsidRPr="007E4AE2" w:rsidRDefault="007E4AE2" w:rsidP="007E4AE2"/>
    <w:p w14:paraId="3AEA9AFF" w14:textId="65A3569A" w:rsidR="00DC57E3" w:rsidRDefault="00DC57E3" w:rsidP="00DC57E3">
      <w:pPr>
        <w:pStyle w:val="Heading3"/>
      </w:pPr>
      <w:bookmarkStart w:id="29" w:name="_Toc125196635"/>
      <w:r>
        <w:t>Program Ladder</w:t>
      </w:r>
      <w:bookmarkEnd w:id="29"/>
    </w:p>
    <w:p w14:paraId="6A2C9338" w14:textId="4F293C95" w:rsidR="000659FE" w:rsidRDefault="000659FE" w:rsidP="000659FE">
      <w:r w:rsidRPr="000659FE">
        <w:rPr>
          <w:noProof/>
        </w:rPr>
        <w:drawing>
          <wp:inline distT="0" distB="0" distL="0" distR="0" wp14:anchorId="2ACE4532" wp14:editId="362C2244">
            <wp:extent cx="4943475" cy="1199426"/>
            <wp:effectExtent l="0" t="0" r="0" b="127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126BB04F-F6F1-4E79-9A4A-B2B7D80BB4D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126BB04F-F6F1-4E79-9A4A-B2B7D80BB4D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964203" cy="120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B15CD" w14:textId="77777777" w:rsidR="005F0E9C" w:rsidRPr="005F0E9C" w:rsidRDefault="005F0E9C" w:rsidP="005F0E9C">
      <w:r w:rsidRPr="005F0E9C">
        <w:t xml:space="preserve">B1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128 (coil). </w:t>
      </w:r>
      <w:proofErr w:type="spellStart"/>
      <w:r w:rsidRPr="005F0E9C">
        <w:t>jadi</w:t>
      </w:r>
      <w:proofErr w:type="spellEnd"/>
      <w:r w:rsidRPr="005F0E9C">
        <w:t xml:space="preserve"> B1 </w:t>
      </w:r>
      <w:proofErr w:type="spellStart"/>
      <w:r w:rsidRPr="005F0E9C">
        <w:t>mengendalikan</w:t>
      </w:r>
      <w:proofErr w:type="spellEnd"/>
      <w:r w:rsidRPr="005F0E9C">
        <w:t xml:space="preserve"> R1 yang </w:t>
      </w:r>
      <w:proofErr w:type="spellStart"/>
      <w:r w:rsidRPr="005F0E9C">
        <w:t>merupakan</w:t>
      </w:r>
      <w:proofErr w:type="spellEnd"/>
      <w:r w:rsidRPr="005F0E9C">
        <w:t xml:space="preserve"> pin output 1</w:t>
      </w:r>
    </w:p>
    <w:p w14:paraId="7C05ECDA" w14:textId="0A5C6767" w:rsidR="005F0E9C" w:rsidRDefault="005F0E9C" w:rsidP="000659FE"/>
    <w:p w14:paraId="15F785CE" w14:textId="4BF52ADA" w:rsidR="005F0E9C" w:rsidRDefault="005F0E9C" w:rsidP="005F0E9C">
      <w:pPr>
        <w:jc w:val="center"/>
      </w:pPr>
      <w:r w:rsidRPr="005F0E9C">
        <w:rPr>
          <w:noProof/>
        </w:rPr>
        <w:lastRenderedPageBreak/>
        <w:drawing>
          <wp:inline distT="0" distB="0" distL="0" distR="0" wp14:anchorId="4BBC2984" wp14:editId="0C919302">
            <wp:extent cx="5251575" cy="2963330"/>
            <wp:effectExtent l="0" t="0" r="6350" b="889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C024D3D6-2DC5-406D-B098-BFF2E0E24C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C024D3D6-2DC5-406D-B098-BFF2E0E24C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5"/>
                    <a:srcRect b="23115"/>
                    <a:stretch/>
                  </pic:blipFill>
                  <pic:spPr>
                    <a:xfrm>
                      <a:off x="0" y="0"/>
                      <a:ext cx="5251575" cy="29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9C397" w14:textId="4FC1BD73" w:rsidR="00981A58" w:rsidRDefault="00981A58" w:rsidP="005F0E9C">
      <w:pPr>
        <w:jc w:val="center"/>
      </w:pPr>
    </w:p>
    <w:p w14:paraId="568DB912" w14:textId="540835AE" w:rsidR="00981A58" w:rsidRDefault="00981A58" w:rsidP="005F0E9C">
      <w:pPr>
        <w:jc w:val="center"/>
      </w:pPr>
    </w:p>
    <w:p w14:paraId="5A003E62" w14:textId="2D1AADCA" w:rsidR="00981A58" w:rsidRDefault="00981A58" w:rsidP="005F0E9C">
      <w:pPr>
        <w:jc w:val="center"/>
      </w:pPr>
    </w:p>
    <w:p w14:paraId="7389E2F0" w14:textId="77777777" w:rsidR="005070A5" w:rsidRPr="000659FE" w:rsidRDefault="005070A5" w:rsidP="005F0E9C">
      <w:pPr>
        <w:jc w:val="center"/>
      </w:pPr>
    </w:p>
    <w:p w14:paraId="621334DB" w14:textId="7091DCDC" w:rsidR="00DC57E3" w:rsidRDefault="00DC57E3" w:rsidP="00DC57E3">
      <w:pPr>
        <w:pStyle w:val="Heading3"/>
      </w:pPr>
      <w:bookmarkStart w:id="30" w:name="_Toc125196636"/>
      <w:r>
        <w:t>Program Python</w:t>
      </w:r>
      <w:bookmarkEnd w:id="30"/>
    </w:p>
    <w:p w14:paraId="10EA767C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DD02A92" w14:textId="77777777" w:rsidR="001905B5" w:rsidRDefault="001905B5" w:rsidP="0063072C">
      <w:pPr>
        <w:shd w:val="clear" w:color="auto" w:fill="1F3864" w:themeFill="accent1" w:themeFillShade="80"/>
      </w:pPr>
    </w:p>
    <w:p w14:paraId="05FDED5F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7988102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3E1972A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30711A2C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7E05E3D2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301E753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3B1434B1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1364677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6A3A06BD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4F2173C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1626697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import </w:t>
      </w:r>
      <w:proofErr w:type="spellStart"/>
      <w:r>
        <w:t>pymodbus</w:t>
      </w:r>
      <w:proofErr w:type="spellEnd"/>
    </w:p>
    <w:p w14:paraId="47068087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F7D946E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FB4348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6F50D0F9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0A6DD2E0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323F9CF0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4D747A8E" w14:textId="77777777" w:rsidR="001905B5" w:rsidRDefault="001905B5" w:rsidP="0063072C">
      <w:pPr>
        <w:shd w:val="clear" w:color="auto" w:fill="1F3864" w:themeFill="accent1" w:themeFillShade="80"/>
      </w:pPr>
    </w:p>
    <w:p w14:paraId="088E6B7C" w14:textId="77777777" w:rsidR="001905B5" w:rsidRDefault="001905B5" w:rsidP="0063072C">
      <w:pPr>
        <w:shd w:val="clear" w:color="auto" w:fill="1F3864" w:themeFill="accent1" w:themeFillShade="80"/>
      </w:pPr>
    </w:p>
    <w:p w14:paraId="5ABE3BFA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F0FCE0C" w14:textId="77777777" w:rsidR="001905B5" w:rsidRDefault="001905B5" w:rsidP="0063072C">
      <w:pPr>
        <w:shd w:val="clear" w:color="auto" w:fill="1F3864" w:themeFill="accent1" w:themeFillShade="80"/>
      </w:pPr>
      <w:r>
        <w:t>button1_status = 0</w:t>
      </w:r>
    </w:p>
    <w:p w14:paraId="2C606F3D" w14:textId="77777777" w:rsidR="001905B5" w:rsidRDefault="001905B5" w:rsidP="0063072C">
      <w:pPr>
        <w:shd w:val="clear" w:color="auto" w:fill="1F3864" w:themeFill="accent1" w:themeFillShade="80"/>
      </w:pPr>
    </w:p>
    <w:p w14:paraId="0A983893" w14:textId="77777777" w:rsidR="001905B5" w:rsidRDefault="001905B5" w:rsidP="0063072C">
      <w:pPr>
        <w:shd w:val="clear" w:color="auto" w:fill="1F3864" w:themeFill="accent1" w:themeFillShade="80"/>
      </w:pPr>
    </w:p>
    <w:p w14:paraId="0CBF28D6" w14:textId="77777777" w:rsidR="001905B5" w:rsidRDefault="001905B5" w:rsidP="0063072C">
      <w:pPr>
        <w:shd w:val="clear" w:color="auto" w:fill="1F3864" w:themeFill="accent1" w:themeFillShade="80"/>
      </w:pPr>
    </w:p>
    <w:p w14:paraId="1C8E4D85" w14:textId="77777777" w:rsidR="001905B5" w:rsidRDefault="001905B5" w:rsidP="0063072C">
      <w:pPr>
        <w:shd w:val="clear" w:color="auto" w:fill="1F3864" w:themeFill="accent1" w:themeFillShade="80"/>
      </w:pPr>
    </w:p>
    <w:p w14:paraId="1A40AE80" w14:textId="77777777" w:rsidR="001905B5" w:rsidRDefault="001905B5" w:rsidP="0063072C">
      <w:pPr>
        <w:shd w:val="clear" w:color="auto" w:fill="1F3864" w:themeFill="accent1" w:themeFillShade="80"/>
      </w:pPr>
    </w:p>
    <w:p w14:paraId="3E732D68" w14:textId="77777777" w:rsidR="001905B5" w:rsidRDefault="001905B5" w:rsidP="0063072C">
      <w:pPr>
        <w:shd w:val="clear" w:color="auto" w:fill="1F3864" w:themeFill="accent1" w:themeFillShade="80"/>
      </w:pPr>
    </w:p>
    <w:p w14:paraId="63A1BE81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4F163EE4" w14:textId="77777777" w:rsidR="001905B5" w:rsidRDefault="001905B5" w:rsidP="0063072C">
      <w:pPr>
        <w:shd w:val="clear" w:color="auto" w:fill="1F3864" w:themeFill="accent1" w:themeFillShade="80"/>
      </w:pPr>
    </w:p>
    <w:p w14:paraId="23779D7A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EE11355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5BAF7EB1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69C2BD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604A7AE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5A82FB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3F5FA97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3F4B1EA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D5A31A0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382EBC3D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73F84666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B1B9E2" w14:textId="77777777" w:rsidR="001905B5" w:rsidRDefault="001905B5" w:rsidP="0063072C">
      <w:pPr>
        <w:shd w:val="clear" w:color="auto" w:fill="1F3864" w:themeFill="accent1" w:themeFillShade="80"/>
      </w:pPr>
    </w:p>
    <w:p w14:paraId="3B34CC4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738D639B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12332AC5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4FFC8BF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2692C971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6846C2CC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DAC08A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BD4511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B37031F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787F7F18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4E3BBCD2" w14:textId="77777777" w:rsidR="001905B5" w:rsidRDefault="001905B5" w:rsidP="0063072C">
      <w:pPr>
        <w:shd w:val="clear" w:color="auto" w:fill="1F3864" w:themeFill="accent1" w:themeFillShade="80"/>
      </w:pPr>
    </w:p>
    <w:p w14:paraId="64C79CED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8DC2BBA" w14:textId="77777777" w:rsidR="001905B5" w:rsidRDefault="001905B5" w:rsidP="0063072C">
      <w:pPr>
        <w:shd w:val="clear" w:color="auto" w:fill="1F3864" w:themeFill="accent1" w:themeFillShade="80"/>
      </w:pPr>
    </w:p>
    <w:p w14:paraId="11867389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E0B16FF" w14:textId="77777777" w:rsidR="001905B5" w:rsidRDefault="001905B5" w:rsidP="0063072C">
      <w:pPr>
        <w:shd w:val="clear" w:color="auto" w:fill="1F3864" w:themeFill="accent1" w:themeFillShade="80"/>
      </w:pPr>
    </w:p>
    <w:p w14:paraId="3A7E38BC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7536721" w14:textId="77777777" w:rsidR="001905B5" w:rsidRDefault="001905B5" w:rsidP="0063072C">
      <w:pPr>
        <w:shd w:val="clear" w:color="auto" w:fill="1F3864" w:themeFill="accent1" w:themeFillShade="80"/>
      </w:pPr>
    </w:p>
    <w:p w14:paraId="75A826DD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EE7F03C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32F802B1" w14:textId="77777777" w:rsidR="001905B5" w:rsidRDefault="001905B5" w:rsidP="0063072C">
      <w:pPr>
        <w:shd w:val="clear" w:color="auto" w:fill="1F3864" w:themeFill="accent1" w:themeFillShade="80"/>
      </w:pPr>
    </w:p>
    <w:p w14:paraId="6F8C126B" w14:textId="77777777" w:rsidR="001905B5" w:rsidRDefault="001905B5" w:rsidP="0063072C">
      <w:pPr>
        <w:shd w:val="clear" w:color="auto" w:fill="1F3864" w:themeFill="accent1" w:themeFillShade="80"/>
      </w:pPr>
    </w:p>
    <w:p w14:paraId="6BAB9611" w14:textId="77777777" w:rsidR="001905B5" w:rsidRDefault="001905B5" w:rsidP="0063072C">
      <w:pPr>
        <w:shd w:val="clear" w:color="auto" w:fill="1F3864" w:themeFill="accent1" w:themeFillShade="80"/>
      </w:pPr>
    </w:p>
    <w:p w14:paraId="30A90C7A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050795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A4CC4D9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3E286710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F06AD6D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E37F58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33D422F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6C4DA05D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90DF2B0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27244126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4E4285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FEC942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1FB9FDD" w14:textId="77777777" w:rsidR="001905B5" w:rsidRDefault="001905B5" w:rsidP="0063072C">
      <w:pPr>
        <w:shd w:val="clear" w:color="auto" w:fill="1F3864" w:themeFill="accent1" w:themeFillShade="80"/>
      </w:pPr>
      <w:r>
        <w:t xml:space="preserve">    #PROGRAM UNTUK MENERIMA DATA DARI QML</w:t>
      </w:r>
    </w:p>
    <w:p w14:paraId="4D30AE03" w14:textId="77777777" w:rsidR="001905B5" w:rsidRDefault="001905B5" w:rsidP="0063072C">
      <w:pPr>
        <w:shd w:val="clear" w:color="auto" w:fill="1F3864" w:themeFill="accent1" w:themeFillShade="80"/>
      </w:pPr>
      <w:r>
        <w:t xml:space="preserve">    @pyqtSlot(int)</w:t>
      </w:r>
    </w:p>
    <w:p w14:paraId="5F9082ED" w14:textId="77777777" w:rsidR="001905B5" w:rsidRDefault="001905B5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45FBB622" w14:textId="77777777" w:rsidR="001905B5" w:rsidRDefault="001905B5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4870FBD" w14:textId="77777777" w:rsidR="001905B5" w:rsidRDefault="001905B5" w:rsidP="0063072C">
      <w:pPr>
        <w:shd w:val="clear" w:color="auto" w:fill="1F3864" w:themeFill="accent1" w:themeFillShade="80"/>
      </w:pPr>
      <w:r>
        <w:t xml:space="preserve">        print(message)</w:t>
      </w:r>
    </w:p>
    <w:p w14:paraId="2C73BA40" w14:textId="77777777" w:rsidR="001905B5" w:rsidRDefault="001905B5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6EBCF50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0FF357" w14:textId="77777777" w:rsidR="001905B5" w:rsidRDefault="001905B5" w:rsidP="0063072C">
      <w:pPr>
        <w:shd w:val="clear" w:color="auto" w:fill="1F3864" w:themeFill="accent1" w:themeFillShade="80"/>
      </w:pPr>
    </w:p>
    <w:p w14:paraId="18F731A4" w14:textId="77777777" w:rsidR="001905B5" w:rsidRDefault="001905B5" w:rsidP="0063072C">
      <w:pPr>
        <w:shd w:val="clear" w:color="auto" w:fill="1F3864" w:themeFill="accent1" w:themeFillShade="80"/>
      </w:pPr>
      <w:r>
        <w:t>#------MEMPROSES DATA MODBUS ------------------------------------#</w:t>
      </w:r>
    </w:p>
    <w:p w14:paraId="5E381CAB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9B0BFE3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7CBE334A" w14:textId="77777777" w:rsidR="001905B5" w:rsidRDefault="001905B5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27C2973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6F2F0FA2" w14:textId="77777777" w:rsidR="001905B5" w:rsidRDefault="001905B5" w:rsidP="0063072C">
      <w:pPr>
        <w:shd w:val="clear" w:color="auto" w:fill="1F3864" w:themeFill="accent1" w:themeFillShade="80"/>
      </w:pPr>
      <w:r>
        <w:t xml:space="preserve">        else:</w:t>
      </w:r>
    </w:p>
    <w:p w14:paraId="7B77BC13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3B77196B" w14:textId="77777777" w:rsidR="001905B5" w:rsidRDefault="001905B5" w:rsidP="0063072C">
      <w:pPr>
        <w:shd w:val="clear" w:color="auto" w:fill="1F3864" w:themeFill="accent1" w:themeFillShade="80"/>
      </w:pPr>
    </w:p>
    <w:p w14:paraId="6316E2BA" w14:textId="77777777" w:rsidR="001905B5" w:rsidRDefault="001905B5" w:rsidP="0063072C">
      <w:pPr>
        <w:shd w:val="clear" w:color="auto" w:fill="1F3864" w:themeFill="accent1" w:themeFillShade="80"/>
      </w:pPr>
    </w:p>
    <w:p w14:paraId="0004F701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984976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gramStart"/>
      <w:r>
        <w:t>note :</w:t>
      </w:r>
      <w:proofErr w:type="gramEnd"/>
      <w:r>
        <w:t xml:space="preserve"> </w:t>
      </w:r>
      <w:proofErr w:type="spellStart"/>
      <w:r>
        <w:t>jika</w:t>
      </w:r>
      <w:proofErr w:type="spellEnd"/>
      <w:r>
        <w:t xml:space="preserve"> button </w:t>
      </w:r>
      <w:proofErr w:type="spellStart"/>
      <w:r>
        <w:t>bernilai</w:t>
      </w:r>
      <w:proofErr w:type="spellEnd"/>
      <w:r>
        <w:t xml:space="preserve"> 1 </w:t>
      </w:r>
      <w:proofErr w:type="spellStart"/>
      <w:r>
        <w:t>maka</w:t>
      </w:r>
      <w:proofErr w:type="spellEnd"/>
      <w:r>
        <w:t xml:space="preserve"> python </w:t>
      </w:r>
      <w:proofErr w:type="spellStart"/>
      <w:r>
        <w:t>mengiri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ru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</w:t>
      </w:r>
      <w:proofErr w:type="spellStart"/>
      <w:r>
        <w:t>modbus</w:t>
      </w:r>
      <w:proofErr w:type="spellEnd"/>
      <w:r>
        <w:t xml:space="preserve"> 128 alias</w:t>
      </w:r>
    </w:p>
    <w:p w14:paraId="4EB08962" w14:textId="77777777" w:rsidR="001905B5" w:rsidRDefault="001905B5" w:rsidP="0063072C">
      <w:pPr>
        <w:shd w:val="clear" w:color="auto" w:fill="1F3864" w:themeFill="accent1" w:themeFillShade="80"/>
      </w:pPr>
      <w:r>
        <w:t xml:space="preserve">        B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, </w:t>
      </w:r>
      <w:proofErr w:type="spellStart"/>
      <w:r>
        <w:t>begitupun</w:t>
      </w:r>
      <w:proofErr w:type="spellEnd"/>
      <w:r>
        <w:t xml:space="preserve"> </w:t>
      </w:r>
      <w:proofErr w:type="spellStart"/>
      <w:r>
        <w:t>sebaliknya</w:t>
      </w:r>
      <w:proofErr w:type="spellEnd"/>
    </w:p>
    <w:p w14:paraId="659342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D778AC4" w14:textId="77777777" w:rsidR="001905B5" w:rsidRDefault="001905B5" w:rsidP="0063072C">
      <w:pPr>
        <w:shd w:val="clear" w:color="auto" w:fill="1F3864" w:themeFill="accent1" w:themeFillShade="80"/>
      </w:pPr>
    </w:p>
    <w:p w14:paraId="4E13738B" w14:textId="77777777" w:rsidR="001905B5" w:rsidRDefault="001905B5" w:rsidP="0063072C">
      <w:pPr>
        <w:shd w:val="clear" w:color="auto" w:fill="1F3864" w:themeFill="accent1" w:themeFillShade="80"/>
      </w:pPr>
    </w:p>
    <w:p w14:paraId="5B447C61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6D6469C1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03A0D1F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0E16296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33FA878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C2EB8B8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67713C5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E25C49A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09F43BB7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9A38104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88F5EAB" w14:textId="109976BC" w:rsidR="001905B5" w:rsidRP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A7FF5EC" w14:textId="33780B85" w:rsidR="00DC57E3" w:rsidRDefault="00DC57E3" w:rsidP="00DC57E3">
      <w:pPr>
        <w:pStyle w:val="Heading3"/>
      </w:pPr>
      <w:bookmarkStart w:id="31" w:name="_Toc125196637"/>
      <w:r>
        <w:t>Program QML</w:t>
      </w:r>
      <w:bookmarkEnd w:id="31"/>
    </w:p>
    <w:p w14:paraId="1F5EAAD6" w14:textId="6A6CBC92" w:rsidR="00DC57E3" w:rsidRDefault="00DC57E3" w:rsidP="00DC57E3"/>
    <w:p w14:paraId="34D2E981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A54D847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3F9CA2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0CDE488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5C51A7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595E22A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21213F0" w14:textId="77777777" w:rsidR="00F76255" w:rsidRDefault="00F76255" w:rsidP="0063072C">
      <w:pPr>
        <w:shd w:val="clear" w:color="auto" w:fill="70AD47" w:themeFill="accent6"/>
      </w:pPr>
    </w:p>
    <w:p w14:paraId="6A93BE3E" w14:textId="77777777" w:rsidR="00F76255" w:rsidRDefault="00F76255" w:rsidP="0063072C">
      <w:pPr>
        <w:shd w:val="clear" w:color="auto" w:fill="70AD47" w:themeFill="accent6"/>
      </w:pPr>
    </w:p>
    <w:p w14:paraId="40F64B7B" w14:textId="77777777" w:rsidR="00F76255" w:rsidRDefault="00F76255" w:rsidP="0063072C">
      <w:pPr>
        <w:shd w:val="clear" w:color="auto" w:fill="70AD47" w:themeFill="accent6"/>
      </w:pPr>
      <w:r>
        <w:t>Window {</w:t>
      </w:r>
    </w:p>
    <w:p w14:paraId="43BA8A4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6584C91" w14:textId="77777777" w:rsidR="00F76255" w:rsidRDefault="00F76255" w:rsidP="0063072C">
      <w:pPr>
        <w:shd w:val="clear" w:color="auto" w:fill="70AD47" w:themeFill="accent6"/>
      </w:pPr>
      <w:r>
        <w:tab/>
        <w:t>width: 400</w:t>
      </w:r>
    </w:p>
    <w:p w14:paraId="647E310A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82C28B8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122FDC0" w14:textId="63245EC3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height: 400</w:t>
      </w:r>
    </w:p>
    <w:p w14:paraId="266D7F99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1C4EA0C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A53A38E" w14:textId="77777777" w:rsidR="00F76255" w:rsidRDefault="00F7625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45B64638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CB09EB1" w14:textId="0554517C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visible: true</w:t>
      </w:r>
    </w:p>
    <w:p w14:paraId="1EC4F007" w14:textId="0EC6B214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438FC9C" w14:textId="77AA6D4C" w:rsidR="00F76255" w:rsidRDefault="00F76255" w:rsidP="0063072C">
      <w:pPr>
        <w:shd w:val="clear" w:color="auto" w:fill="70AD47" w:themeFill="accent6"/>
      </w:pPr>
      <w:r>
        <w:tab/>
      </w:r>
    </w:p>
    <w:p w14:paraId="602FFA1D" w14:textId="77777777" w:rsidR="003E749B" w:rsidRDefault="003E749B" w:rsidP="0063072C">
      <w:pPr>
        <w:shd w:val="clear" w:color="auto" w:fill="70AD47" w:themeFill="accent6"/>
      </w:pPr>
    </w:p>
    <w:p w14:paraId="193FAB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3AAD2F6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210175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500F9BC5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1D7BDEB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4C9DA2A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676E3E6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2A11D49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0916274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EDE15B" w14:textId="2514102D" w:rsidR="00F76255" w:rsidRDefault="00F76255" w:rsidP="0063072C">
      <w:pPr>
        <w:shd w:val="clear" w:color="auto" w:fill="70AD47" w:themeFill="accent6"/>
      </w:pPr>
      <w:r>
        <w:tab/>
        <w:t>Rectangle {</w:t>
      </w:r>
    </w:p>
    <w:p w14:paraId="0DEB1EA1" w14:textId="0DBD5FCC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1002AD4E" w14:textId="3510D998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51BF4042" w14:textId="627876CE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31110349" w14:textId="4272ADD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74B7E327" w14:textId="4483748F" w:rsidR="00F76255" w:rsidRDefault="00F76255" w:rsidP="0063072C">
      <w:pPr>
        <w:shd w:val="clear" w:color="auto" w:fill="70AD47" w:themeFill="accent6"/>
      </w:pPr>
      <w:r>
        <w:tab/>
        <w:t>}</w:t>
      </w:r>
    </w:p>
    <w:p w14:paraId="4D9254F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01D357A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23D5C70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x: 10</w:t>
      </w:r>
    </w:p>
    <w:p w14:paraId="5B40537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4DCE245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7854F4F8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2C345911" w14:textId="1CE4ADE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  <w:r>
        <w:tab/>
      </w:r>
    </w:p>
    <w:p w14:paraId="07A634EF" w14:textId="29A66092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13C4434F" w14:textId="3A4473A4" w:rsidR="00F76255" w:rsidRDefault="00F76255" w:rsidP="0063072C">
      <w:pPr>
        <w:shd w:val="clear" w:color="auto" w:fill="70AD47" w:themeFill="accent6"/>
      </w:pPr>
      <w:r>
        <w:tab/>
        <w:t>}</w:t>
      </w:r>
    </w:p>
    <w:p w14:paraId="6B56EF09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11D151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3BF180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50A9ED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637D580E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5AA7EDC5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75992DA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4263B1C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05A8E20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3AF34D14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22E0D6C1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269B5F7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AA184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6572DAB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023CDC9F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3EBA75C5" w14:textId="13C40C9B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074B8C63" w14:textId="4D0770F6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0BF5F1B" w14:textId="1C01791D" w:rsidR="00F76255" w:rsidRDefault="00F76255" w:rsidP="0063072C">
      <w:pPr>
        <w:shd w:val="clear" w:color="auto" w:fill="70AD47" w:themeFill="accent6"/>
      </w:pPr>
      <w:r>
        <w:tab/>
        <w:t>}</w:t>
      </w:r>
    </w:p>
    <w:p w14:paraId="48B03000" w14:textId="77777777" w:rsidR="00F76255" w:rsidRDefault="00F76255" w:rsidP="0063072C">
      <w:pPr>
        <w:shd w:val="clear" w:color="auto" w:fill="70AD47" w:themeFill="accent6"/>
      </w:pPr>
      <w:r>
        <w:t>}</w:t>
      </w:r>
    </w:p>
    <w:p w14:paraId="54A3942F" w14:textId="77777777" w:rsidR="0072743C" w:rsidRDefault="0072743C" w:rsidP="00DC57E3"/>
    <w:p w14:paraId="2092AA25" w14:textId="4B488600" w:rsidR="00DC57E3" w:rsidRDefault="00DC57E3" w:rsidP="00DC57E3">
      <w:pPr>
        <w:pStyle w:val="Heading2"/>
      </w:pPr>
      <w:bookmarkStart w:id="32" w:name="_Toc125196638"/>
      <w:r>
        <w:t>Multiple Output</w:t>
      </w:r>
      <w:bookmarkEnd w:id="32"/>
    </w:p>
    <w:p w14:paraId="3849982D" w14:textId="4343A382" w:rsidR="007E4AE2" w:rsidRDefault="007E4AE2" w:rsidP="007E4AE2">
      <w:r>
        <w:t xml:space="preserve">Hasil </w:t>
      </w:r>
      <w:proofErr w:type="gramStart"/>
      <w:r>
        <w:t>Akhir :</w:t>
      </w:r>
      <w:proofErr w:type="gramEnd"/>
    </w:p>
    <w:p w14:paraId="14E49642" w14:textId="39BCC758" w:rsidR="007E4AE2" w:rsidRPr="007E4AE2" w:rsidRDefault="007E4AE2" w:rsidP="007E4AE2">
      <w:pPr>
        <w:jc w:val="center"/>
      </w:pPr>
      <w:r w:rsidRPr="007E4AE2">
        <w:rPr>
          <w:noProof/>
        </w:rPr>
        <w:drawing>
          <wp:inline distT="0" distB="0" distL="0" distR="0" wp14:anchorId="1A38479F" wp14:editId="1DAE70BA">
            <wp:extent cx="1915183" cy="2057400"/>
            <wp:effectExtent l="0" t="0" r="8890" b="0"/>
            <wp:docPr id="3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CF120382-6A76-410A-9B67-F4CE56F5615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CF120382-6A76-410A-9B67-F4CE56F5615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920957" cy="2063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96148D" w14:textId="51A8DB36" w:rsidR="00DC57E3" w:rsidRDefault="00DC57E3" w:rsidP="00DC57E3">
      <w:pPr>
        <w:pStyle w:val="Heading3"/>
      </w:pPr>
      <w:bookmarkStart w:id="33" w:name="_Toc125196639"/>
      <w:r>
        <w:t>Program Ladder</w:t>
      </w:r>
      <w:bookmarkEnd w:id="33"/>
    </w:p>
    <w:p w14:paraId="58D144C5" w14:textId="3C7C7B5A" w:rsidR="000659FE" w:rsidRPr="000659FE" w:rsidRDefault="00CE5E27" w:rsidP="00CE5E27">
      <w:pPr>
        <w:jc w:val="center"/>
      </w:pPr>
      <w:r>
        <w:rPr>
          <w:noProof/>
        </w:rPr>
        <w:drawing>
          <wp:inline distT="0" distB="0" distL="0" distR="0" wp14:anchorId="0E950131" wp14:editId="055B71F2">
            <wp:extent cx="5591175" cy="16097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F2729" w14:textId="4C34C559" w:rsidR="00DC57E3" w:rsidRDefault="00DC57E3" w:rsidP="00DC57E3">
      <w:pPr>
        <w:pStyle w:val="Heading3"/>
      </w:pPr>
      <w:bookmarkStart w:id="34" w:name="_Toc125196640"/>
      <w:r>
        <w:t>Program Python</w:t>
      </w:r>
      <w:bookmarkEnd w:id="34"/>
    </w:p>
    <w:p w14:paraId="0DA14981" w14:textId="77777777" w:rsidR="00833943" w:rsidRDefault="00833943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F8D9C9F" w14:textId="77777777" w:rsidR="00833943" w:rsidRDefault="00833943" w:rsidP="0063072C">
      <w:pPr>
        <w:shd w:val="clear" w:color="auto" w:fill="1F3864" w:themeFill="accent1" w:themeFillShade="80"/>
      </w:pPr>
    </w:p>
    <w:p w14:paraId="76BE79E4" w14:textId="77777777" w:rsidR="00833943" w:rsidRDefault="00833943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4572308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E79F7B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from PyQt5.QtCore import * </w:t>
      </w:r>
    </w:p>
    <w:p w14:paraId="59DE06A7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5B20DC2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0AC6A432" w14:textId="77777777" w:rsidR="00833943" w:rsidRDefault="00833943" w:rsidP="0063072C">
      <w:pPr>
        <w:shd w:val="clear" w:color="auto" w:fill="1F3864" w:themeFill="accent1" w:themeFillShade="80"/>
      </w:pPr>
      <w:r>
        <w:t>from PyQt5.QtWidgets import *</w:t>
      </w:r>
    </w:p>
    <w:p w14:paraId="0195C80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6A27F21C" w14:textId="77777777" w:rsidR="00833943" w:rsidRDefault="00833943" w:rsidP="0063072C">
      <w:pPr>
        <w:shd w:val="clear" w:color="auto" w:fill="1F3864" w:themeFill="accent1" w:themeFillShade="80"/>
      </w:pPr>
      <w:r>
        <w:t>import sys</w:t>
      </w:r>
    </w:p>
    <w:p w14:paraId="19800B25" w14:textId="77777777" w:rsidR="00833943" w:rsidRDefault="00833943" w:rsidP="0063072C">
      <w:pPr>
        <w:shd w:val="clear" w:color="auto" w:fill="1F3864" w:themeFill="accent1" w:themeFillShade="80"/>
      </w:pPr>
      <w:r>
        <w:t>import threading</w:t>
      </w:r>
    </w:p>
    <w:p w14:paraId="603849C1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A725D9B" w14:textId="77777777" w:rsidR="00833943" w:rsidRDefault="00833943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E041C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3D70893A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14D54DB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EBD26C8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9859C9A" w14:textId="77777777" w:rsidR="00833943" w:rsidRDefault="00833943" w:rsidP="0063072C">
      <w:pPr>
        <w:shd w:val="clear" w:color="auto" w:fill="1F3864" w:themeFill="accent1" w:themeFillShade="80"/>
      </w:pPr>
      <w:r>
        <w:t>import serial</w:t>
      </w:r>
    </w:p>
    <w:p w14:paraId="05D5808A" w14:textId="77777777" w:rsidR="00833943" w:rsidRDefault="00833943" w:rsidP="0063072C">
      <w:pPr>
        <w:shd w:val="clear" w:color="auto" w:fill="1F3864" w:themeFill="accent1" w:themeFillShade="80"/>
      </w:pPr>
      <w:r>
        <w:t>import time</w:t>
      </w:r>
    </w:p>
    <w:p w14:paraId="6AB0D146" w14:textId="77777777" w:rsidR="00833943" w:rsidRDefault="00833943" w:rsidP="0063072C">
      <w:pPr>
        <w:shd w:val="clear" w:color="auto" w:fill="1F3864" w:themeFill="accent1" w:themeFillShade="80"/>
      </w:pPr>
      <w:r>
        <w:t>###############DECLARE VARIABLES#############</w:t>
      </w:r>
    </w:p>
    <w:p w14:paraId="1C594B8A" w14:textId="77777777" w:rsidR="00833943" w:rsidRDefault="00833943" w:rsidP="0063072C">
      <w:pPr>
        <w:shd w:val="clear" w:color="auto" w:fill="1F3864" w:themeFill="accent1" w:themeFillShade="80"/>
      </w:pPr>
      <w:r>
        <w:t>button1_status = 0</w:t>
      </w:r>
    </w:p>
    <w:p w14:paraId="59C4979B" w14:textId="0BEFCBFD" w:rsidR="00833943" w:rsidRDefault="00833943" w:rsidP="0063072C">
      <w:pPr>
        <w:shd w:val="clear" w:color="auto" w:fill="1F3864" w:themeFill="accent1" w:themeFillShade="80"/>
      </w:pPr>
      <w:r>
        <w:t>button2_status = 0</w:t>
      </w:r>
    </w:p>
    <w:p w14:paraId="65F8FE35" w14:textId="77777777" w:rsidR="00833943" w:rsidRDefault="00833943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C3D1C7C" w14:textId="77777777" w:rsidR="00833943" w:rsidRDefault="00833943" w:rsidP="0063072C">
      <w:pPr>
        <w:shd w:val="clear" w:color="auto" w:fill="1F3864" w:themeFill="accent1" w:themeFillShade="80"/>
      </w:pPr>
    </w:p>
    <w:p w14:paraId="6F7A83BB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A1C9019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44D0EFF7" w14:textId="77777777" w:rsidR="00833943" w:rsidRDefault="00833943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E92AB40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BC08BE4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C39B46" w14:textId="77777777" w:rsidR="00833943" w:rsidRDefault="00833943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F288034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FCB386F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240E9BE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F53FBAF" w14:textId="77777777" w:rsidR="00833943" w:rsidRDefault="00833943" w:rsidP="0063072C">
      <w:pPr>
        <w:shd w:val="clear" w:color="auto" w:fill="1F3864" w:themeFill="accent1" w:themeFillShade="80"/>
      </w:pPr>
      <w:r>
        <w:t xml:space="preserve">    else:</w:t>
      </w:r>
    </w:p>
    <w:p w14:paraId="63EB445C" w14:textId="77777777" w:rsidR="00833943" w:rsidRDefault="00833943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3AA6AD1" w14:textId="77777777" w:rsidR="00833943" w:rsidRDefault="00833943" w:rsidP="0063072C">
      <w:pPr>
        <w:shd w:val="clear" w:color="auto" w:fill="1F3864" w:themeFill="accent1" w:themeFillShade="80"/>
      </w:pPr>
    </w:p>
    <w:p w14:paraId="4BD0B542" w14:textId="77777777" w:rsidR="00833943" w:rsidRDefault="00833943" w:rsidP="0063072C">
      <w:pPr>
        <w:shd w:val="clear" w:color="auto" w:fill="1F3864" w:themeFill="accent1" w:themeFillShade="80"/>
      </w:pPr>
      <w:r>
        <w:t xml:space="preserve">    result = []</w:t>
      </w:r>
    </w:p>
    <w:p w14:paraId="20C67CF2" w14:textId="77777777" w:rsidR="00833943" w:rsidRDefault="00833943" w:rsidP="0063072C">
      <w:pPr>
        <w:shd w:val="clear" w:color="auto" w:fill="1F3864" w:themeFill="accent1" w:themeFillShade="80"/>
      </w:pPr>
      <w:r>
        <w:t xml:space="preserve">    for port in ports:</w:t>
      </w:r>
    </w:p>
    <w:p w14:paraId="79B40CD4" w14:textId="77777777" w:rsidR="00833943" w:rsidRDefault="00833943" w:rsidP="0063072C">
      <w:pPr>
        <w:shd w:val="clear" w:color="auto" w:fill="1F3864" w:themeFill="accent1" w:themeFillShade="80"/>
      </w:pPr>
      <w:r>
        <w:t xml:space="preserve">        try:</w:t>
      </w:r>
    </w:p>
    <w:p w14:paraId="0B5D14B5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0CF0289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452E61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B524FD5" w14:textId="77777777" w:rsidR="00833943" w:rsidRDefault="00833943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FCD76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pass</w:t>
      </w:r>
    </w:p>
    <w:p w14:paraId="58561058" w14:textId="77777777" w:rsidR="00833943" w:rsidRDefault="00833943" w:rsidP="0063072C">
      <w:pPr>
        <w:shd w:val="clear" w:color="auto" w:fill="1F3864" w:themeFill="accent1" w:themeFillShade="80"/>
      </w:pPr>
      <w:r>
        <w:t xml:space="preserve">    return result</w:t>
      </w:r>
    </w:p>
    <w:p w14:paraId="78BDD6CF" w14:textId="77777777" w:rsidR="00833943" w:rsidRDefault="00833943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5E6B10C" w14:textId="77777777" w:rsidR="00833943" w:rsidRDefault="00833943" w:rsidP="0063072C">
      <w:pPr>
        <w:shd w:val="clear" w:color="auto" w:fill="1F3864" w:themeFill="accent1" w:themeFillShade="80"/>
      </w:pPr>
    </w:p>
    <w:p w14:paraId="1E22D7ED" w14:textId="77777777" w:rsidR="00833943" w:rsidRDefault="00833943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9C26C46" w14:textId="77777777" w:rsidR="00833943" w:rsidRDefault="00833943" w:rsidP="0063072C">
      <w:pPr>
        <w:shd w:val="clear" w:color="auto" w:fill="1F3864" w:themeFill="accent1" w:themeFillShade="80"/>
      </w:pPr>
    </w:p>
    <w:p w14:paraId="72C096B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162C9CA" w14:textId="77777777" w:rsidR="00833943" w:rsidRDefault="00833943" w:rsidP="0063072C">
      <w:pPr>
        <w:shd w:val="clear" w:color="auto" w:fill="1F3864" w:themeFill="accent1" w:themeFillShade="80"/>
      </w:pPr>
    </w:p>
    <w:p w14:paraId="25E4260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C936D47" w14:textId="77777777" w:rsidR="00833943" w:rsidRDefault="00833943" w:rsidP="0063072C">
      <w:pPr>
        <w:shd w:val="clear" w:color="auto" w:fill="1F3864" w:themeFill="accent1" w:themeFillShade="80"/>
      </w:pPr>
    </w:p>
    <w:p w14:paraId="7ED40000" w14:textId="77777777" w:rsidR="00833943" w:rsidRDefault="00833943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2610FD95" w14:textId="77777777" w:rsidR="00833943" w:rsidRDefault="00833943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4DD0116" w14:textId="77777777" w:rsidR="00833943" w:rsidRDefault="00833943" w:rsidP="0063072C">
      <w:pPr>
        <w:shd w:val="clear" w:color="auto" w:fill="1F3864" w:themeFill="accent1" w:themeFillShade="80"/>
      </w:pPr>
    </w:p>
    <w:p w14:paraId="5D7F9F87" w14:textId="77777777" w:rsidR="00833943" w:rsidRDefault="00833943" w:rsidP="0063072C">
      <w:pPr>
        <w:shd w:val="clear" w:color="auto" w:fill="1F3864" w:themeFill="accent1" w:themeFillShade="80"/>
      </w:pPr>
    </w:p>
    <w:p w14:paraId="0417E5AC" w14:textId="77777777" w:rsidR="00833943" w:rsidRDefault="00833943" w:rsidP="0063072C">
      <w:pPr>
        <w:shd w:val="clear" w:color="auto" w:fill="1F3864" w:themeFill="accent1" w:themeFillShade="80"/>
      </w:pPr>
    </w:p>
    <w:p w14:paraId="23D2B2FB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5290333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16CA852" w14:textId="77777777" w:rsidR="00833943" w:rsidRDefault="00833943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824819" w14:textId="77777777" w:rsidR="00833943" w:rsidRDefault="00833943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114E017" w14:textId="77777777" w:rsidR="00833943" w:rsidRDefault="00833943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8E5B9A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1011348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F1A1E73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280F0D14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4756F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08542275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1EBA94EF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76F051AA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7C79D37A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8B2DEBD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117D666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7A88C372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6BBED5B0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1318A2B9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2(self, message):</w:t>
      </w:r>
    </w:p>
    <w:p w14:paraId="33274855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2_status</w:t>
      </w:r>
    </w:p>
    <w:p w14:paraId="050EB668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207858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2_status = message</w:t>
      </w:r>
    </w:p>
    <w:p w14:paraId="43F6397B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07EEB0" w14:textId="77777777" w:rsidR="00833943" w:rsidRDefault="00833943" w:rsidP="0063072C">
      <w:pPr>
        <w:shd w:val="clear" w:color="auto" w:fill="1F3864" w:themeFill="accent1" w:themeFillShade="80"/>
      </w:pPr>
    </w:p>
    <w:p w14:paraId="435CA8F5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54CAA2BC" w14:textId="77777777" w:rsidR="00833943" w:rsidRDefault="00833943" w:rsidP="0063072C">
      <w:pPr>
        <w:shd w:val="clear" w:color="auto" w:fill="1F3864" w:themeFill="accent1" w:themeFillShade="80"/>
      </w:pPr>
      <w:r>
        <w:t xml:space="preserve">    while True:</w:t>
      </w:r>
    </w:p>
    <w:p w14:paraId="7CD1D711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if (button1_status == 1):</w:t>
      </w:r>
    </w:p>
    <w:p w14:paraId="1934A00A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12EC52A9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0F2BEB9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22FAFE84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</w:p>
    <w:p w14:paraId="1202D9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2_status == 1):</w:t>
      </w:r>
    </w:p>
    <w:p w14:paraId="126F605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True, unit=int(</w:t>
      </w:r>
      <w:proofErr w:type="spellStart"/>
      <w:r>
        <w:t>slave_id</w:t>
      </w:r>
      <w:proofErr w:type="spellEnd"/>
      <w:r>
        <w:t>))</w:t>
      </w:r>
    </w:p>
    <w:p w14:paraId="55CFE47D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237D650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False, unit=int(</w:t>
      </w:r>
      <w:proofErr w:type="spellStart"/>
      <w:r>
        <w:t>slave_id</w:t>
      </w:r>
      <w:proofErr w:type="spellEnd"/>
      <w:r>
        <w:t>))</w:t>
      </w:r>
    </w:p>
    <w:p w14:paraId="1C9A952B" w14:textId="77777777" w:rsidR="00833943" w:rsidRDefault="00833943" w:rsidP="0063072C">
      <w:pPr>
        <w:shd w:val="clear" w:color="auto" w:fill="1F3864" w:themeFill="accent1" w:themeFillShade="80"/>
      </w:pPr>
    </w:p>
    <w:p w14:paraId="7159463E" w14:textId="77777777" w:rsidR="00833943" w:rsidRDefault="00833943" w:rsidP="0063072C">
      <w:pPr>
        <w:shd w:val="clear" w:color="auto" w:fill="1F3864" w:themeFill="accent1" w:themeFillShade="80"/>
      </w:pPr>
    </w:p>
    <w:p w14:paraId="08E8BE80" w14:textId="77777777" w:rsidR="00833943" w:rsidRDefault="00833943" w:rsidP="0063072C">
      <w:pPr>
        <w:shd w:val="clear" w:color="auto" w:fill="1F3864" w:themeFill="accent1" w:themeFillShade="80"/>
      </w:pPr>
    </w:p>
    <w:p w14:paraId="63E0DF48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44E2C27E" w14:textId="77777777" w:rsidR="00833943" w:rsidRDefault="00833943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A4C46D8" w14:textId="77777777" w:rsidR="00833943" w:rsidRDefault="00833943" w:rsidP="0063072C">
      <w:pPr>
        <w:shd w:val="clear" w:color="auto" w:fill="1F3864" w:themeFill="accent1" w:themeFillShade="80"/>
      </w:pPr>
      <w:r>
        <w:t>if __name__ == "__main__":</w:t>
      </w:r>
    </w:p>
    <w:p w14:paraId="6B46BBF6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3A5B100" w14:textId="77777777" w:rsidR="00833943" w:rsidRDefault="00833943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5683FE60" w14:textId="77777777" w:rsidR="00833943" w:rsidRDefault="00833943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0C29D9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52569B9" w14:textId="77777777" w:rsidR="00833943" w:rsidRDefault="00833943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755C84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0F239F7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F83C72B" w14:textId="47A6AC92" w:rsidR="00D37791" w:rsidRPr="00D37791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9AE23BD" w14:textId="77777777" w:rsidR="00DC57E3" w:rsidRPr="00DC57E3" w:rsidRDefault="00DC57E3" w:rsidP="00DC57E3">
      <w:pPr>
        <w:pStyle w:val="Heading3"/>
      </w:pPr>
      <w:bookmarkStart w:id="35" w:name="_Toc125196641"/>
      <w:r>
        <w:t>Program QML</w:t>
      </w:r>
      <w:bookmarkEnd w:id="35"/>
    </w:p>
    <w:p w14:paraId="4E57FD06" w14:textId="2704A864" w:rsidR="00DC57E3" w:rsidRDefault="00DC57E3" w:rsidP="00DC57E3"/>
    <w:p w14:paraId="44CC4517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6B8352DA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280E6AAF" w14:textId="77777777" w:rsidR="002D67A3" w:rsidRDefault="002D67A3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C1F8E3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19FE19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1D9E6999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145E347" w14:textId="77777777" w:rsidR="002D67A3" w:rsidRDefault="002D67A3" w:rsidP="0063072C">
      <w:pPr>
        <w:shd w:val="clear" w:color="auto" w:fill="70AD47" w:themeFill="accent6"/>
      </w:pPr>
    </w:p>
    <w:p w14:paraId="512D0CAF" w14:textId="77777777" w:rsidR="002D67A3" w:rsidRDefault="002D67A3" w:rsidP="0063072C">
      <w:pPr>
        <w:shd w:val="clear" w:color="auto" w:fill="70AD47" w:themeFill="accent6"/>
      </w:pPr>
    </w:p>
    <w:p w14:paraId="484C7302" w14:textId="77777777" w:rsidR="002D67A3" w:rsidRDefault="002D67A3" w:rsidP="0063072C">
      <w:pPr>
        <w:shd w:val="clear" w:color="auto" w:fill="70AD47" w:themeFill="accent6"/>
      </w:pPr>
      <w:r>
        <w:t>Window {</w:t>
      </w:r>
    </w:p>
    <w:p w14:paraId="37E500F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76323DA" w14:textId="77777777" w:rsidR="002D67A3" w:rsidRDefault="002D67A3" w:rsidP="0063072C">
      <w:pPr>
        <w:shd w:val="clear" w:color="auto" w:fill="70AD47" w:themeFill="accent6"/>
      </w:pPr>
      <w:r>
        <w:tab/>
        <w:t>width: 400</w:t>
      </w:r>
    </w:p>
    <w:p w14:paraId="61634267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37F74BF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25297DA6" w14:textId="09715951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height: 400</w:t>
      </w:r>
    </w:p>
    <w:p w14:paraId="43C6110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087736A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635C63" w14:textId="77777777" w:rsidR="002D67A3" w:rsidRDefault="002D67A3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9DC024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84F4B9B" w14:textId="5C7C38F0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visible: true</w:t>
      </w:r>
    </w:p>
    <w:p w14:paraId="75146AE6" w14:textId="24A13817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2B55E17B" w14:textId="77777777" w:rsidR="002D67A3" w:rsidRDefault="002D67A3" w:rsidP="0063072C">
      <w:pPr>
        <w:shd w:val="clear" w:color="auto" w:fill="70AD47" w:themeFill="accent6"/>
      </w:pPr>
      <w:r>
        <w:tab/>
      </w:r>
    </w:p>
    <w:p w14:paraId="18B80321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665CBB7D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0E919496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01FE00B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86ECF4B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1E131D0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4E846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9111F51" w14:textId="682A1264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  <w:r>
        <w:tab/>
      </w:r>
    </w:p>
    <w:p w14:paraId="70EB096A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  <w:t>Rectangle {</w:t>
      </w:r>
    </w:p>
    <w:p w14:paraId="03D5210C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22616E7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0ED7083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6A6423E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0843CC91" w14:textId="22BC9CAF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C0B811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5063FB7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26B3C3B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59687DD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18AFFDE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06A7635E" w14:textId="2F62E731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4264E817" w14:textId="42A9BFBD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4289099" w14:textId="77777777" w:rsidR="002D67A3" w:rsidRDefault="002D67A3" w:rsidP="0063072C">
      <w:pPr>
        <w:shd w:val="clear" w:color="auto" w:fill="70AD47" w:themeFill="accent6"/>
      </w:pPr>
      <w:r>
        <w:tab/>
        <w:t>}</w:t>
      </w:r>
    </w:p>
    <w:p w14:paraId="1D33F762" w14:textId="423CD846" w:rsidR="002D67A3" w:rsidRDefault="002D67A3" w:rsidP="0063072C">
      <w:pPr>
        <w:shd w:val="clear" w:color="auto" w:fill="70AD47" w:themeFill="accent6"/>
      </w:pPr>
      <w:r>
        <w:tab/>
      </w:r>
    </w:p>
    <w:p w14:paraId="6DA626D7" w14:textId="77777777" w:rsidR="002D67A3" w:rsidRDefault="002D67A3" w:rsidP="0063072C">
      <w:pPr>
        <w:shd w:val="clear" w:color="auto" w:fill="70AD47" w:themeFill="accent6"/>
      </w:pPr>
      <w:r>
        <w:tab/>
      </w:r>
    </w:p>
    <w:p w14:paraId="1A2D07C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4C9153D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2</w:t>
      </w:r>
    </w:p>
    <w:p w14:paraId="7E4AF99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1D55C117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250</w:t>
      </w:r>
    </w:p>
    <w:p w14:paraId="7DDD61D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30FFC183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AF85D8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EAEA5B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5D17DC5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776D737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3CF35EF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2_color</w:t>
      </w:r>
    </w:p>
    <w:p w14:paraId="5F900A1E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33E1048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5A78856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5CA223F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5349D3D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251435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12911EB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645468E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154A8ED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2"</w:t>
      </w:r>
    </w:p>
    <w:p w14:paraId="685684C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5A319D3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3C6A152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4CBAA43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F3B393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0E0E94E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0740670" w14:textId="77777777" w:rsidR="002D67A3" w:rsidRDefault="002D67A3" w:rsidP="0063072C">
      <w:pPr>
        <w:shd w:val="clear" w:color="auto" w:fill="70AD47" w:themeFill="accent6"/>
      </w:pPr>
      <w:r>
        <w:tab/>
      </w:r>
    </w:p>
    <w:p w14:paraId="2C5F6D06" w14:textId="7D55A13F" w:rsidR="002D67A3" w:rsidRDefault="002D67A3" w:rsidP="0063072C">
      <w:pPr>
        <w:shd w:val="clear" w:color="auto" w:fill="70AD47" w:themeFill="accent6"/>
      </w:pPr>
      <w:r>
        <w:tab/>
        <w:t>}</w:t>
      </w:r>
    </w:p>
    <w:p w14:paraId="63E64E9A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15625878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78E8A3F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FE8548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EFF0E90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9DE968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6B40DE2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329771C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76F4E9F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2CC14AB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0E5BB36F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6EFF6D35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80D79D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180758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6CECAFE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4F2434C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B08F79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20EC15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B1BA82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true){</w:t>
      </w:r>
      <w:proofErr w:type="gramEnd"/>
    </w:p>
    <w:p w14:paraId="1F0FBF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F2055C"</w:t>
      </w:r>
    </w:p>
    <w:p w14:paraId="3A2FCD2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1")</w:t>
      </w:r>
    </w:p>
    <w:p w14:paraId="56DF3E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4D7F811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2F8836C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false){</w:t>
      </w:r>
      <w:proofErr w:type="gramEnd"/>
    </w:p>
    <w:p w14:paraId="17A97D6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340040"</w:t>
      </w:r>
    </w:p>
    <w:p w14:paraId="5C3DAD5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0")</w:t>
      </w:r>
    </w:p>
    <w:p w14:paraId="71E73F96" w14:textId="1852142E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05949476" w14:textId="336A3150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750F217C" w14:textId="06BF528D" w:rsidR="002D67A3" w:rsidRDefault="002D67A3" w:rsidP="0063072C">
      <w:pPr>
        <w:shd w:val="clear" w:color="auto" w:fill="70AD47" w:themeFill="accent6"/>
      </w:pPr>
      <w:r>
        <w:tab/>
        <w:t>}</w:t>
      </w:r>
    </w:p>
    <w:p w14:paraId="60848B0E" w14:textId="77777777" w:rsidR="002D67A3" w:rsidRDefault="002D67A3" w:rsidP="0063072C">
      <w:pPr>
        <w:shd w:val="clear" w:color="auto" w:fill="70AD47" w:themeFill="accent6"/>
      </w:pPr>
      <w:r>
        <w:t>}</w:t>
      </w:r>
    </w:p>
    <w:p w14:paraId="57D77F69" w14:textId="77777777" w:rsidR="002D67A3" w:rsidRDefault="002D67A3" w:rsidP="002D67A3"/>
    <w:p w14:paraId="013FCB7F" w14:textId="77777777" w:rsidR="002D67A3" w:rsidRDefault="002D67A3" w:rsidP="002D67A3"/>
    <w:p w14:paraId="076E6D47" w14:textId="77777777" w:rsidR="002D67A3" w:rsidRDefault="002D67A3" w:rsidP="002D67A3"/>
    <w:p w14:paraId="326301BB" w14:textId="77777777" w:rsidR="002D67A3" w:rsidRDefault="002D67A3" w:rsidP="002D67A3"/>
    <w:p w14:paraId="1B46261C" w14:textId="77777777" w:rsidR="002D67A3" w:rsidRDefault="002D67A3" w:rsidP="002D67A3"/>
    <w:p w14:paraId="6D30C0B8" w14:textId="77777777" w:rsidR="002D67A3" w:rsidRDefault="002D67A3" w:rsidP="002D67A3"/>
    <w:p w14:paraId="1ED65B11" w14:textId="77777777" w:rsidR="00E2313F" w:rsidRDefault="00E2313F" w:rsidP="00DC57E3"/>
    <w:p w14:paraId="5A093E5C" w14:textId="52A832F1" w:rsidR="009E1B97" w:rsidRDefault="009E1B97" w:rsidP="009E1B97">
      <w:pPr>
        <w:pStyle w:val="Heading1"/>
      </w:pPr>
      <w:bookmarkStart w:id="36" w:name="_Toc125196642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2 :</w:t>
      </w:r>
      <w:proofErr w:type="gramEnd"/>
      <w:r>
        <w:t xml:space="preserve"> Digital Input</w:t>
      </w:r>
      <w:bookmarkEnd w:id="36"/>
    </w:p>
    <w:p w14:paraId="2FAA35DA" w14:textId="2F3AB439" w:rsidR="009E1B97" w:rsidRDefault="009E1B97" w:rsidP="009E1B97"/>
    <w:p w14:paraId="7A20BBE1" w14:textId="02A84FD7" w:rsidR="00D25DB5" w:rsidRDefault="00D25DB5" w:rsidP="009E1B97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</w:t>
      </w:r>
      <w:r w:rsidR="00120D36">
        <w:t>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FE0AB49" w14:textId="3AE6BCCE" w:rsidR="009E1B97" w:rsidRDefault="009E1B97" w:rsidP="009E1B97">
      <w:pPr>
        <w:pStyle w:val="Heading2"/>
      </w:pPr>
      <w:bookmarkStart w:id="37" w:name="_Toc125196643"/>
      <w:r>
        <w:t>Single Input</w:t>
      </w:r>
      <w:bookmarkEnd w:id="37"/>
    </w:p>
    <w:p w14:paraId="577F68E0" w14:textId="77777777" w:rsidR="00F27BD0" w:rsidRDefault="00F27BD0" w:rsidP="00120D36"/>
    <w:p w14:paraId="40E5FA7C" w14:textId="555C7849" w:rsidR="00120D36" w:rsidRDefault="00F27BD0" w:rsidP="00120D36">
      <w:r>
        <w:t xml:space="preserve">Hasil </w:t>
      </w:r>
      <w:proofErr w:type="gramStart"/>
      <w:r>
        <w:t>Akhir :</w:t>
      </w:r>
      <w:proofErr w:type="gramEnd"/>
    </w:p>
    <w:p w14:paraId="2E498412" w14:textId="6CE77E9D" w:rsidR="00F27BD0" w:rsidRPr="00120D36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07F13783" wp14:editId="3ECE7A45">
            <wp:extent cx="1685925" cy="1833443"/>
            <wp:effectExtent l="0" t="0" r="0" b="0"/>
            <wp:docPr id="3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A601FE9F-4C20-422E-B451-1BC69704F98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A601FE9F-4C20-422E-B451-1BC69704F98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1691790" cy="18398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17E71C" w14:textId="6F4831F9" w:rsidR="009E1B97" w:rsidRDefault="009E1B97" w:rsidP="009E1B97">
      <w:pPr>
        <w:pStyle w:val="Heading3"/>
      </w:pPr>
      <w:bookmarkStart w:id="38" w:name="_Toc125196644"/>
      <w:r>
        <w:t>Program Ladder</w:t>
      </w:r>
      <w:bookmarkEnd w:id="38"/>
    </w:p>
    <w:p w14:paraId="3FB219B0" w14:textId="2BEB08F3" w:rsidR="000659FE" w:rsidRDefault="000659FE" w:rsidP="000659FE">
      <w:r w:rsidRPr="000659FE">
        <w:rPr>
          <w:noProof/>
        </w:rPr>
        <w:drawing>
          <wp:inline distT="0" distB="0" distL="0" distR="0" wp14:anchorId="1E5BA1A4" wp14:editId="3C54E180">
            <wp:extent cx="5734336" cy="1445712"/>
            <wp:effectExtent l="0" t="0" r="0" b="2540"/>
            <wp:docPr id="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450FBAF-EB35-4497-8550-A4F8C286D5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450FBAF-EB35-4497-8550-A4F8C286D5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734336" cy="144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61B83" w14:textId="77777777" w:rsidR="005F0E9C" w:rsidRPr="005F0E9C" w:rsidRDefault="005F0E9C" w:rsidP="005F0E9C">
      <w:r w:rsidRPr="005F0E9C">
        <w:t xml:space="preserve">R9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8 (coil). </w:t>
      </w:r>
      <w:proofErr w:type="spellStart"/>
      <w:r w:rsidRPr="005F0E9C">
        <w:t>jadi</w:t>
      </w:r>
      <w:proofErr w:type="spellEnd"/>
      <w:r w:rsidRPr="005F0E9C">
        <w:t xml:space="preserve"> S1 </w:t>
      </w:r>
      <w:proofErr w:type="spellStart"/>
      <w:r w:rsidRPr="005F0E9C">
        <w:t>mengendalikan</w:t>
      </w:r>
      <w:proofErr w:type="spellEnd"/>
      <w:r w:rsidRPr="005F0E9C">
        <w:t xml:space="preserve"> R9 </w:t>
      </w:r>
      <w:proofErr w:type="spellStart"/>
      <w:r w:rsidRPr="005F0E9C">
        <w:t>lalu</w:t>
      </w:r>
      <w:proofErr w:type="spellEnd"/>
      <w:r w:rsidRPr="005F0E9C">
        <w:t xml:space="preserve"> </w:t>
      </w:r>
      <w:proofErr w:type="spellStart"/>
      <w:r w:rsidRPr="005F0E9C">
        <w:t>datanya</w:t>
      </w:r>
      <w:proofErr w:type="spellEnd"/>
      <w:r w:rsidRPr="005F0E9C">
        <w:t xml:space="preserve"> </w:t>
      </w:r>
      <w:proofErr w:type="spellStart"/>
      <w:r w:rsidRPr="005F0E9C">
        <w:t>dibaca</w:t>
      </w:r>
      <w:proofErr w:type="spellEnd"/>
      <w:r w:rsidRPr="005F0E9C">
        <w:t xml:space="preserve"> pada </w:t>
      </w:r>
      <w:proofErr w:type="spellStart"/>
      <w:r w:rsidRPr="005F0E9C">
        <w:t>alamat</w:t>
      </w:r>
      <w:proofErr w:type="spellEnd"/>
      <w:r w:rsidRPr="005F0E9C">
        <w:t xml:space="preserve"> 8</w:t>
      </w:r>
    </w:p>
    <w:p w14:paraId="72C3285E" w14:textId="43F09309" w:rsidR="005F0E9C" w:rsidRDefault="005F0E9C" w:rsidP="000659FE"/>
    <w:p w14:paraId="7F45A7E4" w14:textId="6D2F36D1" w:rsidR="005F0E9C" w:rsidRDefault="005F0E9C" w:rsidP="005F0E9C">
      <w:pPr>
        <w:jc w:val="center"/>
      </w:pPr>
      <w:r w:rsidRPr="005F0E9C">
        <w:rPr>
          <w:noProof/>
        </w:rPr>
        <w:lastRenderedPageBreak/>
        <w:drawing>
          <wp:inline distT="0" distB="0" distL="0" distR="0" wp14:anchorId="03B60B7C" wp14:editId="79E3595A">
            <wp:extent cx="4719371" cy="3452519"/>
            <wp:effectExtent l="0" t="0" r="5080" b="0"/>
            <wp:docPr id="2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98F12A1-E594-4A85-BD17-42B94D11065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98F12A1-E594-4A85-BD17-42B94D11065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719371" cy="3452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DE5F" w14:textId="693CDE97" w:rsidR="005F0E9C" w:rsidRDefault="005F0E9C" w:rsidP="005F0E9C">
      <w:pPr>
        <w:jc w:val="center"/>
      </w:pPr>
    </w:p>
    <w:p w14:paraId="5F343D77" w14:textId="77777777" w:rsidR="005F0E9C" w:rsidRPr="000659FE" w:rsidRDefault="005F0E9C" w:rsidP="005F0E9C">
      <w:pPr>
        <w:jc w:val="center"/>
      </w:pPr>
    </w:p>
    <w:p w14:paraId="050A03FA" w14:textId="38B9093C" w:rsidR="009E1B97" w:rsidRDefault="009E1B97" w:rsidP="009E1B97">
      <w:pPr>
        <w:pStyle w:val="Heading3"/>
      </w:pPr>
      <w:bookmarkStart w:id="39" w:name="_Toc125196645"/>
      <w:r>
        <w:t>Program Python</w:t>
      </w:r>
      <w:bookmarkEnd w:id="39"/>
    </w:p>
    <w:p w14:paraId="2DA42421" w14:textId="0D0ADDF5" w:rsidR="002426B5" w:rsidRDefault="002426B5" w:rsidP="002426B5"/>
    <w:p w14:paraId="4FE19300" w14:textId="77777777" w:rsidR="002426B5" w:rsidRDefault="002426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BD1517A" w14:textId="77777777" w:rsidR="002426B5" w:rsidRDefault="002426B5" w:rsidP="0063072C">
      <w:pPr>
        <w:shd w:val="clear" w:color="auto" w:fill="1F3864" w:themeFill="accent1" w:themeFillShade="80"/>
      </w:pPr>
    </w:p>
    <w:p w14:paraId="482F6D11" w14:textId="77777777" w:rsidR="002426B5" w:rsidRDefault="002426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780468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4E04D0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751B8324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B82E547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27A2AF88" w14:textId="77777777" w:rsidR="002426B5" w:rsidRDefault="002426B5" w:rsidP="0063072C">
      <w:pPr>
        <w:shd w:val="clear" w:color="auto" w:fill="1F3864" w:themeFill="accent1" w:themeFillShade="80"/>
      </w:pPr>
      <w:r>
        <w:t>from PyQt5.QtWidgets import *</w:t>
      </w:r>
    </w:p>
    <w:p w14:paraId="2734CCF9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FA83AC2" w14:textId="77777777" w:rsidR="002426B5" w:rsidRDefault="002426B5" w:rsidP="0063072C">
      <w:pPr>
        <w:shd w:val="clear" w:color="auto" w:fill="1F3864" w:themeFill="accent1" w:themeFillShade="80"/>
      </w:pPr>
      <w:r>
        <w:t>import sys</w:t>
      </w:r>
    </w:p>
    <w:p w14:paraId="63E2F732" w14:textId="77777777" w:rsidR="002426B5" w:rsidRDefault="002426B5" w:rsidP="0063072C">
      <w:pPr>
        <w:shd w:val="clear" w:color="auto" w:fill="1F3864" w:themeFill="accent1" w:themeFillShade="80"/>
      </w:pPr>
      <w:r>
        <w:t>import threading</w:t>
      </w:r>
    </w:p>
    <w:p w14:paraId="15322763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401DBBDC" w14:textId="77777777" w:rsidR="002426B5" w:rsidRDefault="002426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FBCB7E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15E899C6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7600DE2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B015F7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B8DD5B" w14:textId="77777777" w:rsidR="002426B5" w:rsidRDefault="002426B5" w:rsidP="0063072C">
      <w:pPr>
        <w:shd w:val="clear" w:color="auto" w:fill="1F3864" w:themeFill="accent1" w:themeFillShade="80"/>
      </w:pPr>
      <w:r>
        <w:t>import serial</w:t>
      </w:r>
    </w:p>
    <w:p w14:paraId="7510C692" w14:textId="77777777" w:rsidR="002426B5" w:rsidRDefault="002426B5" w:rsidP="0063072C">
      <w:pPr>
        <w:shd w:val="clear" w:color="auto" w:fill="1F3864" w:themeFill="accent1" w:themeFillShade="80"/>
      </w:pPr>
      <w:r>
        <w:t>import time</w:t>
      </w:r>
    </w:p>
    <w:p w14:paraId="1F9EB911" w14:textId="77777777" w:rsidR="002426B5" w:rsidRDefault="002426B5" w:rsidP="0063072C">
      <w:pPr>
        <w:shd w:val="clear" w:color="auto" w:fill="1F3864" w:themeFill="accent1" w:themeFillShade="80"/>
      </w:pPr>
      <w:r>
        <w:t>###############DECLARE VARIABLES#############</w:t>
      </w:r>
    </w:p>
    <w:p w14:paraId="272E758D" w14:textId="77777777" w:rsidR="002426B5" w:rsidRDefault="002426B5" w:rsidP="0063072C">
      <w:pPr>
        <w:shd w:val="clear" w:color="auto" w:fill="1F3864" w:themeFill="accent1" w:themeFillShade="80"/>
      </w:pPr>
      <w:r>
        <w:t>indicator1_status = ""</w:t>
      </w:r>
    </w:p>
    <w:p w14:paraId="5655BA7D" w14:textId="77777777" w:rsidR="002426B5" w:rsidRDefault="002426B5" w:rsidP="0063072C">
      <w:pPr>
        <w:shd w:val="clear" w:color="auto" w:fill="1F3864" w:themeFill="accent1" w:themeFillShade="80"/>
      </w:pPr>
    </w:p>
    <w:p w14:paraId="31E01E69" w14:textId="77777777" w:rsidR="002426B5" w:rsidRDefault="002426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DFB632E" w14:textId="77777777" w:rsidR="002426B5" w:rsidRDefault="002426B5" w:rsidP="0063072C">
      <w:pPr>
        <w:shd w:val="clear" w:color="auto" w:fill="1F3864" w:themeFill="accent1" w:themeFillShade="80"/>
      </w:pPr>
    </w:p>
    <w:p w14:paraId="3018CF0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2CB0800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1FEB448" w14:textId="77777777" w:rsidR="002426B5" w:rsidRDefault="002426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56DE30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56969B79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6AD75F19" w14:textId="77777777" w:rsidR="002426B5" w:rsidRDefault="002426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36842BB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31D4FB7E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C0D867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B3ADA22" w14:textId="77777777" w:rsidR="002426B5" w:rsidRDefault="002426B5" w:rsidP="0063072C">
      <w:pPr>
        <w:shd w:val="clear" w:color="auto" w:fill="1F3864" w:themeFill="accent1" w:themeFillShade="80"/>
      </w:pPr>
      <w:r>
        <w:t xml:space="preserve">    else:</w:t>
      </w:r>
    </w:p>
    <w:p w14:paraId="2BCF27B7" w14:textId="77777777" w:rsidR="002426B5" w:rsidRDefault="002426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5335765" w14:textId="77777777" w:rsidR="002426B5" w:rsidRDefault="002426B5" w:rsidP="0063072C">
      <w:pPr>
        <w:shd w:val="clear" w:color="auto" w:fill="1F3864" w:themeFill="accent1" w:themeFillShade="80"/>
      </w:pPr>
    </w:p>
    <w:p w14:paraId="5DAC9535" w14:textId="77777777" w:rsidR="002426B5" w:rsidRDefault="002426B5" w:rsidP="0063072C">
      <w:pPr>
        <w:shd w:val="clear" w:color="auto" w:fill="1F3864" w:themeFill="accent1" w:themeFillShade="80"/>
      </w:pPr>
      <w:r>
        <w:t xml:space="preserve">    result = []</w:t>
      </w:r>
    </w:p>
    <w:p w14:paraId="40E4F216" w14:textId="77777777" w:rsidR="002426B5" w:rsidRDefault="002426B5" w:rsidP="0063072C">
      <w:pPr>
        <w:shd w:val="clear" w:color="auto" w:fill="1F3864" w:themeFill="accent1" w:themeFillShade="80"/>
      </w:pPr>
      <w:r>
        <w:t xml:space="preserve">    for port in ports:</w:t>
      </w:r>
    </w:p>
    <w:p w14:paraId="2A281C0C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5FC8BAF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B9A84B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77A03D0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3EF10FBD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0F5A2F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2A78FD39" w14:textId="77777777" w:rsidR="002426B5" w:rsidRDefault="002426B5" w:rsidP="0063072C">
      <w:pPr>
        <w:shd w:val="clear" w:color="auto" w:fill="1F3864" w:themeFill="accent1" w:themeFillShade="80"/>
      </w:pPr>
      <w:r>
        <w:t xml:space="preserve">    return result</w:t>
      </w:r>
    </w:p>
    <w:p w14:paraId="7E974F57" w14:textId="77777777" w:rsidR="002426B5" w:rsidRDefault="002426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CBC26E" w14:textId="77777777" w:rsidR="002426B5" w:rsidRDefault="002426B5" w:rsidP="0063072C">
      <w:pPr>
        <w:shd w:val="clear" w:color="auto" w:fill="1F3864" w:themeFill="accent1" w:themeFillShade="80"/>
      </w:pPr>
    </w:p>
    <w:p w14:paraId="5CEEB952" w14:textId="77777777" w:rsidR="002426B5" w:rsidRDefault="002426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D4863F1" w14:textId="77777777" w:rsidR="002426B5" w:rsidRDefault="002426B5" w:rsidP="0063072C">
      <w:pPr>
        <w:shd w:val="clear" w:color="auto" w:fill="1F3864" w:themeFill="accent1" w:themeFillShade="80"/>
      </w:pPr>
    </w:p>
    <w:p w14:paraId="6D2EF6A1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DB875C6" w14:textId="77777777" w:rsidR="002426B5" w:rsidRDefault="002426B5" w:rsidP="0063072C">
      <w:pPr>
        <w:shd w:val="clear" w:color="auto" w:fill="1F3864" w:themeFill="accent1" w:themeFillShade="80"/>
      </w:pPr>
    </w:p>
    <w:p w14:paraId="688B0D5C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98C79DC" w14:textId="77777777" w:rsidR="002426B5" w:rsidRDefault="002426B5" w:rsidP="0063072C">
      <w:pPr>
        <w:shd w:val="clear" w:color="auto" w:fill="1F3864" w:themeFill="accent1" w:themeFillShade="80"/>
      </w:pPr>
    </w:p>
    <w:p w14:paraId="5D2BB4ED" w14:textId="77777777" w:rsidR="002426B5" w:rsidRDefault="002426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70C8D74A" w14:textId="77777777" w:rsidR="002426B5" w:rsidRDefault="002426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63F82100" w14:textId="77777777" w:rsidR="002426B5" w:rsidRDefault="002426B5" w:rsidP="0063072C">
      <w:pPr>
        <w:shd w:val="clear" w:color="auto" w:fill="1F3864" w:themeFill="accent1" w:themeFillShade="80"/>
      </w:pPr>
    </w:p>
    <w:p w14:paraId="4116E53A" w14:textId="77777777" w:rsidR="002426B5" w:rsidRDefault="002426B5" w:rsidP="0063072C">
      <w:pPr>
        <w:shd w:val="clear" w:color="auto" w:fill="1F3864" w:themeFill="accent1" w:themeFillShade="80"/>
      </w:pPr>
    </w:p>
    <w:p w14:paraId="2664AEF3" w14:textId="77777777" w:rsidR="002426B5" w:rsidRDefault="002426B5" w:rsidP="0063072C">
      <w:pPr>
        <w:shd w:val="clear" w:color="auto" w:fill="1F3864" w:themeFill="accent1" w:themeFillShade="80"/>
      </w:pPr>
    </w:p>
    <w:p w14:paraId="7F9861B0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3E88CBC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B6BBC12" w14:textId="77777777" w:rsidR="002426B5" w:rsidRDefault="002426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F1AEC15" w14:textId="77777777" w:rsidR="002426B5" w:rsidRDefault="002426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6DFD0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35DD74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218A2D3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62B3E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41A3F3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DF7625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684832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</w:p>
    <w:p w14:paraId="54A7C642" w14:textId="77777777" w:rsidR="002426B5" w:rsidRDefault="002426B5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436DA539" w14:textId="77777777" w:rsidR="002426B5" w:rsidRDefault="002426B5" w:rsidP="0063072C">
      <w:pPr>
        <w:shd w:val="clear" w:color="auto" w:fill="1F3864" w:themeFill="accent1" w:themeFillShade="80"/>
      </w:pPr>
      <w:r>
        <w:t xml:space="preserve">    def indicator1_status(self):  return indicator1_status        </w:t>
      </w:r>
    </w:p>
    <w:p w14:paraId="60684DFA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C845A98" w14:textId="77777777" w:rsidR="002426B5" w:rsidRDefault="002426B5" w:rsidP="0063072C">
      <w:pPr>
        <w:shd w:val="clear" w:color="auto" w:fill="1F3864" w:themeFill="accent1" w:themeFillShade="80"/>
      </w:pPr>
    </w:p>
    <w:p w14:paraId="1C944CD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0054A2DC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request</w:t>
      </w:r>
    </w:p>
    <w:p w14:paraId="49F881BA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D959210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4E1161B4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DE13D4" w14:textId="77777777" w:rsidR="002426B5" w:rsidRDefault="002426B5" w:rsidP="0063072C">
      <w:pPr>
        <w:shd w:val="clear" w:color="auto" w:fill="1F3864" w:themeFill="accent1" w:themeFillShade="80"/>
      </w:pPr>
      <w:r>
        <w:t xml:space="preserve">    while True:</w:t>
      </w:r>
    </w:p>
    <w:p w14:paraId="61AB72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963B4F4" w14:textId="77777777" w:rsidR="002426B5" w:rsidRDefault="002426B5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121AE7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142FAD95" w14:textId="77777777" w:rsidR="002426B5" w:rsidRDefault="002426B5" w:rsidP="0063072C">
      <w:pPr>
        <w:shd w:val="clear" w:color="auto" w:fill="1F3864" w:themeFill="accent1" w:themeFillShade="80"/>
      </w:pPr>
    </w:p>
    <w:p w14:paraId="0422DB2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483D956C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</w:p>
    <w:p w14:paraId="7D9A238D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1D52D7D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0E2EA06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2DCB843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else:</w:t>
      </w:r>
    </w:p>
    <w:p w14:paraId="739B85FF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n" </w:t>
      </w:r>
    </w:p>
    <w:p w14:paraId="30706FF0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64831E0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1523FC90" w14:textId="77777777" w:rsidR="002426B5" w:rsidRDefault="002426B5" w:rsidP="0063072C">
      <w:pPr>
        <w:shd w:val="clear" w:color="auto" w:fill="1F3864" w:themeFill="accent1" w:themeFillShade="80"/>
      </w:pPr>
    </w:p>
    <w:p w14:paraId="209CEA1E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3ECE5784" w14:textId="77777777" w:rsidR="002426B5" w:rsidRDefault="002426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0D003BE5" w14:textId="77777777" w:rsidR="002426B5" w:rsidRDefault="002426B5" w:rsidP="0063072C">
      <w:pPr>
        <w:shd w:val="clear" w:color="auto" w:fill="1F3864" w:themeFill="accent1" w:themeFillShade="80"/>
      </w:pPr>
      <w:r>
        <w:t>if __name__ == "__main__":</w:t>
      </w:r>
    </w:p>
    <w:p w14:paraId="5D068AF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5F0E3092" w14:textId="77777777" w:rsidR="002426B5" w:rsidRDefault="002426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E6A4122" w14:textId="77777777" w:rsidR="002426B5" w:rsidRDefault="002426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0D518501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682E11" w14:textId="77777777" w:rsidR="002426B5" w:rsidRDefault="002426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36BBE63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617BB3FB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74F1BCEB" w14:textId="61B48284" w:rsidR="002426B5" w:rsidRP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C474963" w14:textId="77777777" w:rsidR="009E1B97" w:rsidRDefault="009E1B97" w:rsidP="009E1B97">
      <w:pPr>
        <w:pStyle w:val="Heading3"/>
      </w:pPr>
      <w:bookmarkStart w:id="40" w:name="_Toc125196646"/>
      <w:r>
        <w:t>Program QML</w:t>
      </w:r>
      <w:bookmarkEnd w:id="40"/>
    </w:p>
    <w:p w14:paraId="05D74451" w14:textId="6ABEF211" w:rsidR="009E1B97" w:rsidRDefault="009E1B97" w:rsidP="009E1B97"/>
    <w:p w14:paraId="5F45EEDB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8E93CD3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6CF2865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4D77F2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AFF3CCD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2CCC8606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D3E7044" w14:textId="77777777" w:rsidR="00D2214E" w:rsidRDefault="00D2214E" w:rsidP="0063072C">
      <w:pPr>
        <w:shd w:val="clear" w:color="auto" w:fill="70AD47" w:themeFill="accent6"/>
      </w:pPr>
    </w:p>
    <w:p w14:paraId="1F65C39C" w14:textId="77777777" w:rsidR="00D2214E" w:rsidRDefault="00D2214E" w:rsidP="0063072C">
      <w:pPr>
        <w:shd w:val="clear" w:color="auto" w:fill="70AD47" w:themeFill="accent6"/>
      </w:pPr>
    </w:p>
    <w:p w14:paraId="1E0E0886" w14:textId="77777777" w:rsidR="00D2214E" w:rsidRDefault="00D2214E" w:rsidP="0063072C">
      <w:pPr>
        <w:shd w:val="clear" w:color="auto" w:fill="70AD47" w:themeFill="accent6"/>
      </w:pPr>
      <w:r>
        <w:t>Window {</w:t>
      </w:r>
    </w:p>
    <w:p w14:paraId="1B69AFC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408960DA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width: 400</w:t>
      </w:r>
    </w:p>
    <w:p w14:paraId="715552D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71575B5D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F590296" w14:textId="77777777" w:rsidR="00D2214E" w:rsidRDefault="00D2214E" w:rsidP="0063072C">
      <w:pPr>
        <w:shd w:val="clear" w:color="auto" w:fill="70AD47" w:themeFill="accent6"/>
      </w:pPr>
      <w:r>
        <w:t xml:space="preserve">    height: 400</w:t>
      </w:r>
    </w:p>
    <w:p w14:paraId="54C4FB7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3EF4525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2D3C522B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E28F82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04C5341C" w14:textId="77777777" w:rsidR="00D2214E" w:rsidRDefault="00D2214E" w:rsidP="0063072C">
      <w:pPr>
        <w:shd w:val="clear" w:color="auto" w:fill="70AD47" w:themeFill="accent6"/>
      </w:pPr>
      <w:r>
        <w:t xml:space="preserve">    visible: true</w:t>
      </w:r>
    </w:p>
    <w:p w14:paraId="1C6CC95A" w14:textId="77777777" w:rsidR="00D2214E" w:rsidRDefault="00D2214E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475377F" w14:textId="77777777" w:rsidR="00D2214E" w:rsidRDefault="00D2214E" w:rsidP="0063072C">
      <w:pPr>
        <w:shd w:val="clear" w:color="auto" w:fill="70AD47" w:themeFill="accent6"/>
      </w:pPr>
      <w:r>
        <w:tab/>
      </w:r>
    </w:p>
    <w:p w14:paraId="6FDEC6A5" w14:textId="77777777" w:rsidR="00D2214E" w:rsidRDefault="00D2214E" w:rsidP="0063072C">
      <w:pPr>
        <w:shd w:val="clear" w:color="auto" w:fill="70AD47" w:themeFill="accent6"/>
      </w:pPr>
      <w:r>
        <w:tab/>
        <w:t>Rectangle {</w:t>
      </w:r>
    </w:p>
    <w:p w14:paraId="50779B0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17835BC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x: 50</w:t>
      </w:r>
    </w:p>
    <w:p w14:paraId="2563800F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53498D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7DD83E5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BDC0EA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42A28E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10700DD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35CFEEE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Text {</w:t>
      </w:r>
    </w:p>
    <w:p w14:paraId="050D398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67641A6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0655A3A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E742D6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9FE022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0A4C40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5C00BC5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2A78210B" w14:textId="62470AE8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090A79A5" w14:textId="7C2362DE" w:rsidR="00474960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52E2D28" w14:textId="387203D9" w:rsidR="00D2214E" w:rsidRDefault="00D2214E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378750B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D2F652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7E4759C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124B5F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0907EA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2576C9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EED9F0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1CFA454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840930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05646E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8EA8B9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8FB10B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72BD91B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D8C647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3DF6DF4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53726E1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7F5DAC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D77C4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EC89F05" w14:textId="77777777" w:rsidR="00D2214E" w:rsidRDefault="00D2214E" w:rsidP="0063072C">
      <w:pPr>
        <w:shd w:val="clear" w:color="auto" w:fill="70AD47" w:themeFill="accent6"/>
      </w:pPr>
      <w:r>
        <w:tab/>
        <w:t>}</w:t>
      </w:r>
    </w:p>
    <w:p w14:paraId="61893EC2" w14:textId="77777777" w:rsidR="00D2214E" w:rsidRDefault="00D2214E" w:rsidP="0063072C">
      <w:pPr>
        <w:shd w:val="clear" w:color="auto" w:fill="70AD47" w:themeFill="accent6"/>
      </w:pPr>
      <w:r>
        <w:tab/>
      </w:r>
    </w:p>
    <w:p w14:paraId="69397E4D" w14:textId="77777777" w:rsidR="00D2214E" w:rsidRDefault="00D2214E" w:rsidP="0063072C">
      <w:pPr>
        <w:shd w:val="clear" w:color="auto" w:fill="70AD47" w:themeFill="accent6"/>
      </w:pPr>
      <w:r>
        <w:t>}</w:t>
      </w:r>
    </w:p>
    <w:p w14:paraId="5DAF4A67" w14:textId="77777777" w:rsidR="00D2214E" w:rsidRDefault="00D2214E" w:rsidP="00D2214E"/>
    <w:p w14:paraId="28C649FB" w14:textId="77777777" w:rsidR="00D2214E" w:rsidRDefault="00D2214E" w:rsidP="00D2214E"/>
    <w:p w14:paraId="2E6499E3" w14:textId="77777777" w:rsidR="009E1B97" w:rsidRDefault="009E1B97" w:rsidP="009E1B97"/>
    <w:p w14:paraId="647077B9" w14:textId="400AD4D9" w:rsidR="009E1B97" w:rsidRDefault="009E1B97" w:rsidP="009E1B97">
      <w:pPr>
        <w:pStyle w:val="Heading2"/>
      </w:pPr>
      <w:bookmarkStart w:id="41" w:name="_Toc125196647"/>
      <w:r>
        <w:lastRenderedPageBreak/>
        <w:t>Multiple Input</w:t>
      </w:r>
      <w:bookmarkEnd w:id="41"/>
    </w:p>
    <w:p w14:paraId="49ADE161" w14:textId="4628ACAC" w:rsidR="009E1B97" w:rsidRDefault="009E1B97" w:rsidP="009E1B97">
      <w:pPr>
        <w:pStyle w:val="Heading3"/>
      </w:pPr>
      <w:bookmarkStart w:id="42" w:name="_Toc125196648"/>
      <w:r>
        <w:t>Program Ladder</w:t>
      </w:r>
      <w:bookmarkEnd w:id="42"/>
    </w:p>
    <w:p w14:paraId="21752072" w14:textId="7B4876E2" w:rsidR="007429B5" w:rsidRPr="007429B5" w:rsidRDefault="00CE5E27" w:rsidP="007429B5">
      <w:r>
        <w:rPr>
          <w:noProof/>
        </w:rPr>
        <w:drawing>
          <wp:inline distT="0" distB="0" distL="0" distR="0" wp14:anchorId="2605C0E0" wp14:editId="45C5261E">
            <wp:extent cx="5591175" cy="1609725"/>
            <wp:effectExtent l="0" t="0" r="952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12AB" w14:textId="7FF10744" w:rsidR="009E1B97" w:rsidRDefault="009E1B97" w:rsidP="009E1B97">
      <w:pPr>
        <w:pStyle w:val="Heading3"/>
      </w:pPr>
      <w:bookmarkStart w:id="43" w:name="_Toc125196649"/>
      <w:r>
        <w:t>Program Python</w:t>
      </w:r>
      <w:bookmarkEnd w:id="43"/>
    </w:p>
    <w:p w14:paraId="42F155C3" w14:textId="77777777" w:rsidR="00C73EAB" w:rsidRDefault="00C73EA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3F73E884" w14:textId="77777777" w:rsidR="00C73EAB" w:rsidRDefault="00C73EAB" w:rsidP="0063072C">
      <w:pPr>
        <w:shd w:val="clear" w:color="auto" w:fill="1F3864" w:themeFill="accent1" w:themeFillShade="80"/>
      </w:pPr>
    </w:p>
    <w:p w14:paraId="5CABDF27" w14:textId="77777777" w:rsidR="00C73EAB" w:rsidRDefault="00C73EA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489CB4C8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ED03FC9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62BE7C5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D676407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2755D3A" w14:textId="77777777" w:rsidR="00C73EAB" w:rsidRDefault="00C73EAB" w:rsidP="0063072C">
      <w:pPr>
        <w:shd w:val="clear" w:color="auto" w:fill="1F3864" w:themeFill="accent1" w:themeFillShade="80"/>
      </w:pPr>
      <w:r>
        <w:t>from PyQt5.QtWidgets import *</w:t>
      </w:r>
    </w:p>
    <w:p w14:paraId="5B863723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6FE14FA" w14:textId="77777777" w:rsidR="00C73EAB" w:rsidRDefault="00C73EAB" w:rsidP="0063072C">
      <w:pPr>
        <w:shd w:val="clear" w:color="auto" w:fill="1F3864" w:themeFill="accent1" w:themeFillShade="80"/>
      </w:pPr>
      <w:r>
        <w:t>import sys</w:t>
      </w:r>
    </w:p>
    <w:p w14:paraId="1C779DCE" w14:textId="77777777" w:rsidR="00C73EAB" w:rsidRDefault="00C73EAB" w:rsidP="0063072C">
      <w:pPr>
        <w:shd w:val="clear" w:color="auto" w:fill="1F3864" w:themeFill="accent1" w:themeFillShade="80"/>
      </w:pPr>
      <w:r>
        <w:t>import threading</w:t>
      </w:r>
    </w:p>
    <w:p w14:paraId="33ED994A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1E813A" w14:textId="77777777" w:rsidR="00C73EAB" w:rsidRDefault="00C73EA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65063A3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650B4EB0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7DD6940B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BFA6F98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197EEF6" w14:textId="77777777" w:rsidR="00C73EAB" w:rsidRDefault="00C73EAB" w:rsidP="0063072C">
      <w:pPr>
        <w:shd w:val="clear" w:color="auto" w:fill="1F3864" w:themeFill="accent1" w:themeFillShade="80"/>
      </w:pPr>
      <w:r>
        <w:t>import serial</w:t>
      </w:r>
    </w:p>
    <w:p w14:paraId="7CB73DE9" w14:textId="77777777" w:rsidR="00C73EAB" w:rsidRDefault="00C73EAB" w:rsidP="0063072C">
      <w:pPr>
        <w:shd w:val="clear" w:color="auto" w:fill="1F3864" w:themeFill="accent1" w:themeFillShade="80"/>
      </w:pPr>
      <w:r>
        <w:t>import time</w:t>
      </w:r>
    </w:p>
    <w:p w14:paraId="1CCF1F17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50E86A2E" w14:textId="77777777" w:rsidR="00C73EAB" w:rsidRDefault="00C73EAB" w:rsidP="0063072C">
      <w:pPr>
        <w:shd w:val="clear" w:color="auto" w:fill="1F3864" w:themeFill="accent1" w:themeFillShade="80"/>
      </w:pPr>
      <w:r>
        <w:t>indicator1_status = ""</w:t>
      </w:r>
    </w:p>
    <w:p w14:paraId="7F3E42B8" w14:textId="77777777" w:rsidR="00C73EAB" w:rsidRDefault="00C73EAB" w:rsidP="0063072C">
      <w:pPr>
        <w:shd w:val="clear" w:color="auto" w:fill="1F3864" w:themeFill="accent1" w:themeFillShade="80"/>
      </w:pPr>
      <w:r>
        <w:t>indicator2_status = ""</w:t>
      </w:r>
    </w:p>
    <w:p w14:paraId="12928F26" w14:textId="77777777" w:rsidR="00C73EAB" w:rsidRDefault="00C73EAB" w:rsidP="0063072C">
      <w:pPr>
        <w:shd w:val="clear" w:color="auto" w:fill="1F3864" w:themeFill="accent1" w:themeFillShade="80"/>
      </w:pPr>
    </w:p>
    <w:p w14:paraId="1B8A537D" w14:textId="77777777" w:rsidR="00C73EAB" w:rsidRDefault="00C73EAB" w:rsidP="0063072C">
      <w:pPr>
        <w:shd w:val="clear" w:color="auto" w:fill="1F3864" w:themeFill="accent1" w:themeFillShade="80"/>
      </w:pPr>
    </w:p>
    <w:p w14:paraId="24B19C1B" w14:textId="77777777" w:rsidR="00C73EAB" w:rsidRDefault="00C73EAB" w:rsidP="0063072C">
      <w:pPr>
        <w:shd w:val="clear" w:color="auto" w:fill="1F3864" w:themeFill="accent1" w:themeFillShade="80"/>
      </w:pPr>
    </w:p>
    <w:p w14:paraId="4CBE8C67" w14:textId="77777777" w:rsidR="00C73EAB" w:rsidRDefault="00C73EAB" w:rsidP="0063072C">
      <w:pPr>
        <w:shd w:val="clear" w:color="auto" w:fill="1F3864" w:themeFill="accent1" w:themeFillShade="80"/>
      </w:pPr>
    </w:p>
    <w:p w14:paraId="451D2808" w14:textId="77777777" w:rsidR="00C73EAB" w:rsidRDefault="00C73EAB" w:rsidP="0063072C">
      <w:pPr>
        <w:shd w:val="clear" w:color="auto" w:fill="1F3864" w:themeFill="accent1" w:themeFillShade="80"/>
      </w:pPr>
    </w:p>
    <w:p w14:paraId="0A9581DE" w14:textId="77777777" w:rsidR="00C73EAB" w:rsidRDefault="00C73EA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4A3D5A7" w14:textId="77777777" w:rsidR="00C73EAB" w:rsidRDefault="00C73EAB" w:rsidP="0063072C">
      <w:pPr>
        <w:shd w:val="clear" w:color="auto" w:fill="1F3864" w:themeFill="accent1" w:themeFillShade="80"/>
      </w:pPr>
    </w:p>
    <w:p w14:paraId="3C481D64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59C683C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4C5796A5" w14:textId="77777777" w:rsidR="00C73EAB" w:rsidRDefault="00C73EA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73B1168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01797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42E1973" w14:textId="77777777" w:rsidR="00C73EAB" w:rsidRDefault="00C73EA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279343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7911635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40DDC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52D0EDE5" w14:textId="77777777" w:rsidR="00C73EAB" w:rsidRDefault="00C73EAB" w:rsidP="0063072C">
      <w:pPr>
        <w:shd w:val="clear" w:color="auto" w:fill="1F3864" w:themeFill="accent1" w:themeFillShade="80"/>
      </w:pPr>
      <w:r>
        <w:t xml:space="preserve">    else:</w:t>
      </w:r>
    </w:p>
    <w:p w14:paraId="34434A7A" w14:textId="77777777" w:rsidR="00C73EAB" w:rsidRDefault="00C73EA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48CED76" w14:textId="77777777" w:rsidR="00C73EAB" w:rsidRDefault="00C73EAB" w:rsidP="0063072C">
      <w:pPr>
        <w:shd w:val="clear" w:color="auto" w:fill="1F3864" w:themeFill="accent1" w:themeFillShade="80"/>
      </w:pPr>
    </w:p>
    <w:p w14:paraId="7D7E71C0" w14:textId="77777777" w:rsidR="00C73EAB" w:rsidRDefault="00C73EAB" w:rsidP="0063072C">
      <w:pPr>
        <w:shd w:val="clear" w:color="auto" w:fill="1F3864" w:themeFill="accent1" w:themeFillShade="80"/>
      </w:pPr>
      <w:r>
        <w:t xml:space="preserve">    result = []</w:t>
      </w:r>
    </w:p>
    <w:p w14:paraId="76DEC131" w14:textId="77777777" w:rsidR="00C73EAB" w:rsidRDefault="00C73EAB" w:rsidP="0063072C">
      <w:pPr>
        <w:shd w:val="clear" w:color="auto" w:fill="1F3864" w:themeFill="accent1" w:themeFillShade="80"/>
      </w:pPr>
      <w:r>
        <w:t xml:space="preserve">    for port in ports:</w:t>
      </w:r>
    </w:p>
    <w:p w14:paraId="5AA66B1C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3D680A2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5B6DF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D965BBE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C4A7F02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75AA7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2C5D73F0" w14:textId="77777777" w:rsidR="00C73EAB" w:rsidRDefault="00C73EAB" w:rsidP="0063072C">
      <w:pPr>
        <w:shd w:val="clear" w:color="auto" w:fill="1F3864" w:themeFill="accent1" w:themeFillShade="80"/>
      </w:pPr>
      <w:r>
        <w:t xml:space="preserve">    return result</w:t>
      </w:r>
    </w:p>
    <w:p w14:paraId="18358BAB" w14:textId="77777777" w:rsidR="00C73EAB" w:rsidRDefault="00C73EA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93BD70E" w14:textId="77777777" w:rsidR="00C73EAB" w:rsidRDefault="00C73EAB" w:rsidP="0063072C">
      <w:pPr>
        <w:shd w:val="clear" w:color="auto" w:fill="1F3864" w:themeFill="accent1" w:themeFillShade="80"/>
      </w:pPr>
    </w:p>
    <w:p w14:paraId="67B6118F" w14:textId="77777777" w:rsidR="00C73EAB" w:rsidRDefault="00C73EA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ECC7876" w14:textId="77777777" w:rsidR="00C73EAB" w:rsidRDefault="00C73EAB" w:rsidP="0063072C">
      <w:pPr>
        <w:shd w:val="clear" w:color="auto" w:fill="1F3864" w:themeFill="accent1" w:themeFillShade="80"/>
      </w:pPr>
    </w:p>
    <w:p w14:paraId="153614B8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6C5A61E" w14:textId="77777777" w:rsidR="00C73EAB" w:rsidRDefault="00C73EAB" w:rsidP="0063072C">
      <w:pPr>
        <w:shd w:val="clear" w:color="auto" w:fill="1F3864" w:themeFill="accent1" w:themeFillShade="80"/>
      </w:pPr>
    </w:p>
    <w:p w14:paraId="7782AD7A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B4626B1" w14:textId="77777777" w:rsidR="00C73EAB" w:rsidRDefault="00C73EAB" w:rsidP="0063072C">
      <w:pPr>
        <w:shd w:val="clear" w:color="auto" w:fill="1F3864" w:themeFill="accent1" w:themeFillShade="80"/>
      </w:pPr>
    </w:p>
    <w:p w14:paraId="7D473A6D" w14:textId="77777777" w:rsidR="00C73EAB" w:rsidRDefault="00C73EA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9579E" w14:textId="77777777" w:rsidR="00C73EAB" w:rsidRDefault="00C73EA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05C31128" w14:textId="77777777" w:rsidR="00C73EAB" w:rsidRDefault="00C73EAB" w:rsidP="0063072C">
      <w:pPr>
        <w:shd w:val="clear" w:color="auto" w:fill="1F3864" w:themeFill="accent1" w:themeFillShade="80"/>
      </w:pPr>
    </w:p>
    <w:p w14:paraId="2775ED52" w14:textId="77777777" w:rsidR="00C73EAB" w:rsidRDefault="00C73EAB" w:rsidP="0063072C">
      <w:pPr>
        <w:shd w:val="clear" w:color="auto" w:fill="1F3864" w:themeFill="accent1" w:themeFillShade="80"/>
      </w:pPr>
    </w:p>
    <w:p w14:paraId="721E28B2" w14:textId="77777777" w:rsidR="00C73EAB" w:rsidRDefault="00C73EAB" w:rsidP="0063072C">
      <w:pPr>
        <w:shd w:val="clear" w:color="auto" w:fill="1F3864" w:themeFill="accent1" w:themeFillShade="80"/>
      </w:pPr>
    </w:p>
    <w:p w14:paraId="0A0C2090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0E49FD5F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89DCCF" w14:textId="77777777" w:rsidR="00C73EAB" w:rsidRDefault="00C73EA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0EE8CCFD" w14:textId="77777777" w:rsidR="00C73EAB" w:rsidRDefault="00C73EA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140CCCF2" w14:textId="77777777" w:rsidR="00C73EAB" w:rsidRDefault="00C73EA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A1F1AE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65728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8A8F774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052A10D5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9D4803D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8487B3B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</w:p>
    <w:p w14:paraId="7FAC3C74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0D982CEC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1_status(self):  return indicator1_status</w:t>
      </w:r>
    </w:p>
    <w:p w14:paraId="22001A1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78F60C0B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1238EF78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2_status(self):  return indicator2_status</w:t>
      </w:r>
    </w:p>
    <w:p w14:paraId="2D47909B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D836520" w14:textId="77777777" w:rsidR="00C73EAB" w:rsidRDefault="00C73EAB" w:rsidP="0063072C">
      <w:pPr>
        <w:shd w:val="clear" w:color="auto" w:fill="1F3864" w:themeFill="accent1" w:themeFillShade="80"/>
      </w:pPr>
    </w:p>
    <w:p w14:paraId="24CB35CC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2DB9D4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request</w:t>
      </w:r>
    </w:p>
    <w:p w14:paraId="5E2DF2F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23CF4B85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6290F9F7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2_status</w:t>
      </w:r>
    </w:p>
    <w:p w14:paraId="6ED271F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1A6AE687" w14:textId="77777777" w:rsidR="00C73EAB" w:rsidRDefault="00C73EAB" w:rsidP="0063072C">
      <w:pPr>
        <w:shd w:val="clear" w:color="auto" w:fill="1F3864" w:themeFill="accent1" w:themeFillShade="80"/>
      </w:pPr>
      <w:r>
        <w:t xml:space="preserve">    while True:</w:t>
      </w:r>
    </w:p>
    <w:p w14:paraId="121A7BC6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D0B0D49" w14:textId="77777777" w:rsidR="00C73EAB" w:rsidRDefault="00C73EA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4C095F64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1E9D702C" w14:textId="77777777" w:rsidR="00C73EAB" w:rsidRDefault="00C73EAB" w:rsidP="0063072C">
      <w:pPr>
        <w:shd w:val="clear" w:color="auto" w:fill="1F3864" w:themeFill="accent1" w:themeFillShade="80"/>
      </w:pPr>
    </w:p>
    <w:p w14:paraId="18E5109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26BA4B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53DEBFB0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236CAE1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1B5F521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32DD1CDD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67A92253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    indicator1_status = "on"</w:t>
      </w:r>
    </w:p>
    <w:p w14:paraId="5E96B46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56939C9F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77EC6B5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9] == 0):</w:t>
      </w:r>
    </w:p>
    <w:p w14:paraId="43DF7BF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ff"</w:t>
      </w:r>
    </w:p>
    <w:p w14:paraId="6FA3A0F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73626B8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n"</w:t>
      </w:r>
    </w:p>
    <w:p w14:paraId="21C437E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7FA2016B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:</w:t>
      </w:r>
    </w:p>
    <w:p w14:paraId="051D57EA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51C2712A" w14:textId="77777777" w:rsidR="00C73EAB" w:rsidRDefault="00C73EAB" w:rsidP="0063072C">
      <w:pPr>
        <w:shd w:val="clear" w:color="auto" w:fill="1F3864" w:themeFill="accent1" w:themeFillShade="80"/>
      </w:pPr>
    </w:p>
    <w:p w14:paraId="2B7C4B33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5A5DAF6E" w14:textId="77777777" w:rsidR="00C73EAB" w:rsidRDefault="00C73EA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71FE8E0" w14:textId="77777777" w:rsidR="00C73EAB" w:rsidRDefault="00C73EAB" w:rsidP="0063072C">
      <w:pPr>
        <w:shd w:val="clear" w:color="auto" w:fill="1F3864" w:themeFill="accent1" w:themeFillShade="80"/>
      </w:pPr>
      <w:r>
        <w:t>if __name__ == "__main__":</w:t>
      </w:r>
    </w:p>
    <w:p w14:paraId="7E35B203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CFB18B8" w14:textId="77777777" w:rsidR="00C73EAB" w:rsidRDefault="00C73EA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77F03FF4" w14:textId="77777777" w:rsidR="00C73EAB" w:rsidRDefault="00C73EA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56D2703F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228FD6C" w14:textId="77777777" w:rsidR="00C73EAB" w:rsidRDefault="00C73EA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98EFE9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DC99E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CB0B16A" w14:textId="1AE4B889" w:rsidR="00C73EAB" w:rsidRP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A54E817" w14:textId="77777777" w:rsidR="009E1B97" w:rsidRPr="00DC57E3" w:rsidRDefault="009E1B97" w:rsidP="009E1B97">
      <w:pPr>
        <w:pStyle w:val="Heading3"/>
      </w:pPr>
      <w:bookmarkStart w:id="44" w:name="_Toc125196650"/>
      <w:r>
        <w:t>Program QML</w:t>
      </w:r>
      <w:bookmarkEnd w:id="44"/>
    </w:p>
    <w:p w14:paraId="0DD310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53BE812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642F44D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21A2E7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1A6FF55" w14:textId="77777777" w:rsidR="00655D18" w:rsidRDefault="00655D18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7E9E09C3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FE96C4A" w14:textId="77777777" w:rsidR="00655D18" w:rsidRDefault="00655D18" w:rsidP="0063072C">
      <w:pPr>
        <w:shd w:val="clear" w:color="auto" w:fill="70AD47" w:themeFill="accent6"/>
      </w:pPr>
    </w:p>
    <w:p w14:paraId="08EC07DC" w14:textId="77777777" w:rsidR="00655D18" w:rsidRDefault="00655D18" w:rsidP="0063072C">
      <w:pPr>
        <w:shd w:val="clear" w:color="auto" w:fill="70AD47" w:themeFill="accent6"/>
      </w:pPr>
    </w:p>
    <w:p w14:paraId="61F64681" w14:textId="77777777" w:rsidR="00655D18" w:rsidRDefault="00655D18" w:rsidP="0063072C">
      <w:pPr>
        <w:shd w:val="clear" w:color="auto" w:fill="70AD47" w:themeFill="accent6"/>
      </w:pPr>
      <w:r>
        <w:t>Window {</w:t>
      </w:r>
    </w:p>
    <w:p w14:paraId="3FFBBCE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78B7F74" w14:textId="77777777" w:rsidR="00655D18" w:rsidRDefault="00655D18" w:rsidP="0063072C">
      <w:pPr>
        <w:shd w:val="clear" w:color="auto" w:fill="70AD47" w:themeFill="accent6"/>
      </w:pPr>
      <w:r>
        <w:tab/>
        <w:t>width: 400</w:t>
      </w:r>
    </w:p>
    <w:p w14:paraId="7DA5572F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4B0EA24E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B756A79" w14:textId="5BD99549" w:rsidR="00655D18" w:rsidRDefault="00655D18" w:rsidP="0063072C">
      <w:pPr>
        <w:shd w:val="clear" w:color="auto" w:fill="70AD47" w:themeFill="accent6"/>
      </w:pPr>
      <w:r>
        <w:t xml:space="preserve">   </w:t>
      </w:r>
      <w:r w:rsidR="00D95255">
        <w:tab/>
      </w:r>
      <w:r>
        <w:t xml:space="preserve"> height: 400</w:t>
      </w:r>
    </w:p>
    <w:p w14:paraId="32825928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4DA32C05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DCA984" w14:textId="77777777" w:rsidR="00655D18" w:rsidRDefault="00655D18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375FDD6F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3BEB2CE" w14:textId="4540E61D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>visible: true</w:t>
      </w:r>
    </w:p>
    <w:p w14:paraId="75DE6D9D" w14:textId="65C8C325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12005B6" w14:textId="77777777" w:rsidR="00655D18" w:rsidRDefault="00655D18" w:rsidP="0063072C">
      <w:pPr>
        <w:shd w:val="clear" w:color="auto" w:fill="70AD47" w:themeFill="accent6"/>
      </w:pPr>
      <w:r>
        <w:tab/>
      </w:r>
    </w:p>
    <w:p w14:paraId="748803A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2102586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7206E6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0DD2F4D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107A60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D7A720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D74613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24C22E1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86EB0F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88160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54C1CEA7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2A21BAC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6B0743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0B666B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408F37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15E509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2A471C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0DE9EC79" w14:textId="42573AEA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BF0E0D3" w14:textId="27A0A547" w:rsidR="00655D18" w:rsidRDefault="00655D18" w:rsidP="0063072C">
      <w:pPr>
        <w:shd w:val="clear" w:color="auto" w:fill="70AD47" w:themeFill="accent6"/>
      </w:pPr>
      <w:r>
        <w:tab/>
        <w:t>}</w:t>
      </w:r>
    </w:p>
    <w:p w14:paraId="32EDAC0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62EE98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2_color</w:t>
      </w:r>
    </w:p>
    <w:p w14:paraId="764F44A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5A091DD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60</w:t>
      </w:r>
    </w:p>
    <w:p w14:paraId="2AC9DDD4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1D4FCE0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199EDAD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E3E928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188C4E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36F7774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4EA72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2</w:t>
      </w:r>
    </w:p>
    <w:p w14:paraId="7D19113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45B70D1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A7E844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02A5458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196811B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10"</w:t>
      </w:r>
    </w:p>
    <w:p w14:paraId="487BBD7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4E20935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93E2C85" w14:textId="3FACDFDA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</w:p>
    <w:p w14:paraId="521EEE1E" w14:textId="3EE6F998" w:rsidR="00655D18" w:rsidRDefault="00655D18" w:rsidP="0063072C">
      <w:pPr>
        <w:shd w:val="clear" w:color="auto" w:fill="70AD47" w:themeFill="accent6"/>
      </w:pPr>
      <w:r>
        <w:tab/>
        <w:t>}</w:t>
      </w:r>
    </w:p>
    <w:p w14:paraId="07A1D5D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6960E0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25A5B3E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0F2B08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96C0E0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2163FA1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37E17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753A19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0E6B881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E50602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C8484F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2ECD8D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3464D2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4B0A7D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C78C32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6FE3DC5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138853A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FFE6F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ff"){</w:t>
      </w:r>
    </w:p>
    <w:p w14:paraId="0F1423E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0"</w:t>
      </w:r>
    </w:p>
    <w:p w14:paraId="12B13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340040"</w:t>
      </w:r>
    </w:p>
    <w:p w14:paraId="3320CB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1DA34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80CCE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n"){</w:t>
      </w:r>
    </w:p>
    <w:p w14:paraId="4E5BE9A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1"</w:t>
      </w:r>
    </w:p>
    <w:p w14:paraId="3720B3D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F2055C"</w:t>
      </w:r>
    </w:p>
    <w:p w14:paraId="16FB612E" w14:textId="5B180E13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5145976F" w14:textId="6639880C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75CF56E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2E471852" w14:textId="77777777" w:rsidR="00655D18" w:rsidRDefault="00655D18" w:rsidP="0063072C">
      <w:pPr>
        <w:shd w:val="clear" w:color="auto" w:fill="70AD47" w:themeFill="accent6"/>
      </w:pPr>
      <w:r>
        <w:tab/>
      </w:r>
    </w:p>
    <w:p w14:paraId="787CC140" w14:textId="77777777" w:rsidR="00655D18" w:rsidRDefault="00655D18" w:rsidP="0063072C">
      <w:pPr>
        <w:shd w:val="clear" w:color="auto" w:fill="70AD47" w:themeFill="accent6"/>
      </w:pPr>
      <w:r>
        <w:t>}</w:t>
      </w:r>
    </w:p>
    <w:p w14:paraId="650EAEAE" w14:textId="77777777" w:rsidR="00655D18" w:rsidRDefault="00655D18" w:rsidP="00655D18"/>
    <w:p w14:paraId="7F5041EB" w14:textId="77777777" w:rsidR="00655D18" w:rsidRDefault="00655D18" w:rsidP="00655D18"/>
    <w:p w14:paraId="44FDC61D" w14:textId="77777777" w:rsidR="00655D18" w:rsidRDefault="00655D18" w:rsidP="00655D18"/>
    <w:p w14:paraId="56A6162F" w14:textId="77777777" w:rsidR="00655D18" w:rsidRDefault="00655D18" w:rsidP="00655D18"/>
    <w:p w14:paraId="3CADE623" w14:textId="77777777" w:rsidR="00655D18" w:rsidRDefault="00655D18" w:rsidP="00655D18"/>
    <w:p w14:paraId="7662971E" w14:textId="77777777" w:rsidR="00655D18" w:rsidRDefault="00655D18" w:rsidP="00655D18"/>
    <w:p w14:paraId="3F4C41E6" w14:textId="77777777" w:rsidR="00655D18" w:rsidRDefault="00655D18" w:rsidP="00655D18"/>
    <w:p w14:paraId="6B88F2E3" w14:textId="77777777" w:rsidR="00655D18" w:rsidRDefault="00655D18" w:rsidP="00655D18"/>
    <w:p w14:paraId="7FDAE29A" w14:textId="77777777" w:rsidR="00655D18" w:rsidRDefault="00655D18" w:rsidP="00655D18"/>
    <w:p w14:paraId="0B341CC5" w14:textId="77777777" w:rsidR="00655D18" w:rsidRDefault="00655D18" w:rsidP="00655D18"/>
    <w:p w14:paraId="6940578E" w14:textId="77777777" w:rsidR="00655D18" w:rsidRDefault="00655D18" w:rsidP="00655D18"/>
    <w:p w14:paraId="646BBFF2" w14:textId="77777777" w:rsidR="00655D18" w:rsidRDefault="00655D18" w:rsidP="00655D18"/>
    <w:p w14:paraId="2E99B6DE" w14:textId="50AAC0CC" w:rsidR="009E1B97" w:rsidRDefault="009E1B97" w:rsidP="00DC57E3"/>
    <w:p w14:paraId="41B33C82" w14:textId="14251E5F" w:rsidR="004B60E4" w:rsidRDefault="004B60E4" w:rsidP="00DC57E3"/>
    <w:p w14:paraId="25E44E01" w14:textId="3E021383" w:rsidR="004B60E4" w:rsidRDefault="004B60E4" w:rsidP="00DC57E3"/>
    <w:p w14:paraId="70B35384" w14:textId="2A97E15F" w:rsidR="005070A5" w:rsidRDefault="005070A5" w:rsidP="00DC57E3"/>
    <w:p w14:paraId="1FADBB14" w14:textId="00492AAA" w:rsidR="005070A5" w:rsidRDefault="005070A5" w:rsidP="00DC57E3"/>
    <w:p w14:paraId="11F67D9F" w14:textId="30BB9DED" w:rsidR="005070A5" w:rsidRDefault="005070A5" w:rsidP="00DC57E3"/>
    <w:p w14:paraId="28A65209" w14:textId="217D55B8" w:rsidR="005070A5" w:rsidRDefault="005070A5" w:rsidP="00DC57E3"/>
    <w:p w14:paraId="604E30AF" w14:textId="50441F18" w:rsidR="005070A5" w:rsidRDefault="005070A5" w:rsidP="00DC57E3"/>
    <w:p w14:paraId="6069BC73" w14:textId="77777777" w:rsidR="005070A5" w:rsidRDefault="005070A5" w:rsidP="00DC57E3"/>
    <w:p w14:paraId="7681486F" w14:textId="7F3B4759" w:rsidR="004B60E4" w:rsidRDefault="004B60E4" w:rsidP="004B60E4">
      <w:pPr>
        <w:pStyle w:val="Heading1"/>
      </w:pPr>
      <w:bookmarkStart w:id="45" w:name="_Toc125196651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3 :</w:t>
      </w:r>
      <w:proofErr w:type="gramEnd"/>
      <w:r>
        <w:t xml:space="preserve"> Analog Input</w:t>
      </w:r>
      <w:bookmarkEnd w:id="45"/>
    </w:p>
    <w:p w14:paraId="31BD8FD8" w14:textId="77777777" w:rsidR="005070A5" w:rsidRDefault="005070A5" w:rsidP="005070A5">
      <w:pPr>
        <w:jc w:val="both"/>
      </w:pPr>
    </w:p>
    <w:p w14:paraId="58C4B58C" w14:textId="2345398D" w:rsidR="004B60E4" w:rsidRDefault="00E2313F" w:rsidP="005070A5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otensiomete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D759301" w14:textId="1235841B" w:rsidR="004B60E4" w:rsidRDefault="004B60E4" w:rsidP="004B60E4">
      <w:pPr>
        <w:pStyle w:val="Heading2"/>
      </w:pPr>
      <w:bookmarkStart w:id="46" w:name="_Toc125196652"/>
      <w:r>
        <w:t>Basic</w:t>
      </w:r>
      <w:bookmarkEnd w:id="46"/>
    </w:p>
    <w:p w14:paraId="2A19CDE3" w14:textId="16FAC6A4" w:rsidR="009B11BF" w:rsidRDefault="009B11BF" w:rsidP="009B11BF"/>
    <w:p w14:paraId="2DA33163" w14:textId="56057E6A" w:rsidR="009B11BF" w:rsidRDefault="009B11BF" w:rsidP="009B11BF">
      <w:r>
        <w:t xml:space="preserve">Hasil </w:t>
      </w:r>
      <w:proofErr w:type="gramStart"/>
      <w:r>
        <w:t>Akhir :</w:t>
      </w:r>
      <w:proofErr w:type="gramEnd"/>
    </w:p>
    <w:p w14:paraId="2BCF87D1" w14:textId="5027A518" w:rsidR="009B11BF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1BF55DA4" wp14:editId="00794F85">
            <wp:extent cx="1847850" cy="1974664"/>
            <wp:effectExtent l="0" t="0" r="0" b="6985"/>
            <wp:docPr id="4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F349A63D-87FF-4A31-8FFC-72DEA61D592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F349A63D-87FF-4A31-8FFC-72DEA61D592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1854828" cy="1982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B0D5F" w14:textId="77777777" w:rsidR="009B11BF" w:rsidRPr="009B11BF" w:rsidRDefault="009B11BF" w:rsidP="009B11BF"/>
    <w:p w14:paraId="72954A5A" w14:textId="256A86B7" w:rsidR="004B60E4" w:rsidRDefault="004B60E4" w:rsidP="004B60E4">
      <w:pPr>
        <w:pStyle w:val="Heading3"/>
      </w:pPr>
      <w:bookmarkStart w:id="47" w:name="_Toc125196653"/>
      <w:r>
        <w:t>Program Ladder</w:t>
      </w:r>
      <w:bookmarkEnd w:id="47"/>
    </w:p>
    <w:p w14:paraId="02BED108" w14:textId="71E9724D" w:rsidR="007429B5" w:rsidRDefault="007429B5" w:rsidP="007429B5">
      <w:r w:rsidRPr="007429B5">
        <w:rPr>
          <w:noProof/>
        </w:rPr>
        <w:drawing>
          <wp:inline distT="0" distB="0" distL="0" distR="0" wp14:anchorId="37B0F92B" wp14:editId="5C36E505">
            <wp:extent cx="5943600" cy="2986405"/>
            <wp:effectExtent l="0" t="0" r="0" b="4445"/>
            <wp:docPr id="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5ED7" w14:textId="77777777" w:rsidR="00474960" w:rsidRPr="00474960" w:rsidRDefault="00474960" w:rsidP="00474960">
      <w:r w:rsidRPr="00474960">
        <w:t xml:space="preserve">I.1 </w:t>
      </w:r>
      <w:proofErr w:type="spellStart"/>
      <w:r w:rsidRPr="00474960">
        <w:t>mempunyai</w:t>
      </w:r>
      <w:proofErr w:type="spellEnd"/>
      <w:r w:rsidRPr="00474960">
        <w:t xml:space="preserve"> </w:t>
      </w:r>
      <w:proofErr w:type="spellStart"/>
      <w:r w:rsidRPr="00474960">
        <w:t>alamat</w:t>
      </w:r>
      <w:proofErr w:type="spellEnd"/>
      <w:r w:rsidRPr="00474960">
        <w:t xml:space="preserve"> </w:t>
      </w:r>
      <w:proofErr w:type="spellStart"/>
      <w:r w:rsidRPr="00474960">
        <w:t>modbus</w:t>
      </w:r>
      <w:proofErr w:type="spellEnd"/>
      <w:r w:rsidRPr="00474960">
        <w:t xml:space="preserve"> 0 (holding register). Jadi data </w:t>
      </w:r>
      <w:proofErr w:type="spellStart"/>
      <w:r w:rsidRPr="00474960">
        <w:t>potensiometer</w:t>
      </w:r>
      <w:proofErr w:type="spellEnd"/>
      <w:r w:rsidRPr="00474960">
        <w:t xml:space="preserve"> </w:t>
      </w:r>
      <w:proofErr w:type="spellStart"/>
      <w:r w:rsidRPr="00474960">
        <w:t>dimasukkan</w:t>
      </w:r>
      <w:proofErr w:type="spellEnd"/>
      <w:r w:rsidRPr="00474960">
        <w:t xml:space="preserve"> </w:t>
      </w:r>
      <w:proofErr w:type="spellStart"/>
      <w:r w:rsidRPr="00474960">
        <w:t>ke</w:t>
      </w:r>
      <w:proofErr w:type="spellEnd"/>
      <w:r w:rsidRPr="00474960">
        <w:t xml:space="preserve"> I.1</w:t>
      </w:r>
    </w:p>
    <w:p w14:paraId="23D2D921" w14:textId="177DB2F6" w:rsidR="00474960" w:rsidRPr="007429B5" w:rsidRDefault="00474960" w:rsidP="00474960">
      <w:pPr>
        <w:jc w:val="center"/>
      </w:pPr>
      <w:r w:rsidRPr="00474960">
        <w:rPr>
          <w:noProof/>
        </w:rPr>
        <w:lastRenderedPageBreak/>
        <w:drawing>
          <wp:inline distT="0" distB="0" distL="0" distR="0" wp14:anchorId="4C474243" wp14:editId="0F956870">
            <wp:extent cx="4631184" cy="3375498"/>
            <wp:effectExtent l="0" t="0" r="0" b="0"/>
            <wp:docPr id="2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5695AB6-5FEA-4F34-9CEB-EA14A33D13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5695AB6-5FEA-4F34-9CEB-EA14A33D13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637545" cy="338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2595A" w14:textId="18CF1BCA" w:rsidR="004B60E4" w:rsidRDefault="004B60E4" w:rsidP="004B60E4">
      <w:pPr>
        <w:pStyle w:val="Heading3"/>
      </w:pPr>
      <w:bookmarkStart w:id="48" w:name="_Toc125196654"/>
      <w:r>
        <w:t>Program Python</w:t>
      </w:r>
      <w:bookmarkEnd w:id="48"/>
    </w:p>
    <w:p w14:paraId="596DCA72" w14:textId="77777777" w:rsidR="00AF6889" w:rsidRDefault="00AF6889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63FC51C7" w14:textId="77777777" w:rsidR="00AF6889" w:rsidRDefault="00AF6889" w:rsidP="0063072C">
      <w:pPr>
        <w:shd w:val="clear" w:color="auto" w:fill="1F3864" w:themeFill="accent1" w:themeFillShade="80"/>
      </w:pPr>
    </w:p>
    <w:p w14:paraId="61DA1B61" w14:textId="77777777" w:rsidR="00AF6889" w:rsidRDefault="00AF6889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7593B2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53ECB4B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509AF59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F98BE86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1D208AC" w14:textId="77777777" w:rsidR="00AF6889" w:rsidRDefault="00AF6889" w:rsidP="0063072C">
      <w:pPr>
        <w:shd w:val="clear" w:color="auto" w:fill="1F3864" w:themeFill="accent1" w:themeFillShade="80"/>
      </w:pPr>
      <w:r>
        <w:t>from PyQt5.QtWidgets import *</w:t>
      </w:r>
    </w:p>
    <w:p w14:paraId="01A3A134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D6BFEE2" w14:textId="77777777" w:rsidR="00AF6889" w:rsidRDefault="00AF6889" w:rsidP="0063072C">
      <w:pPr>
        <w:shd w:val="clear" w:color="auto" w:fill="1F3864" w:themeFill="accent1" w:themeFillShade="80"/>
      </w:pPr>
      <w:r>
        <w:t>import sys</w:t>
      </w:r>
    </w:p>
    <w:p w14:paraId="331E30BF" w14:textId="77777777" w:rsidR="00AF6889" w:rsidRDefault="00AF6889" w:rsidP="0063072C">
      <w:pPr>
        <w:shd w:val="clear" w:color="auto" w:fill="1F3864" w:themeFill="accent1" w:themeFillShade="80"/>
      </w:pPr>
      <w:r>
        <w:t>import threading</w:t>
      </w:r>
    </w:p>
    <w:p w14:paraId="2840CC28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E4D9EB" w14:textId="77777777" w:rsidR="00AF6889" w:rsidRDefault="00AF6889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E88FFD6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8CB8B0F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3A2A1E1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1291000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F57B2FB" w14:textId="77777777" w:rsidR="00AF6889" w:rsidRDefault="00AF6889" w:rsidP="0063072C">
      <w:pPr>
        <w:shd w:val="clear" w:color="auto" w:fill="1F3864" w:themeFill="accent1" w:themeFillShade="80"/>
      </w:pPr>
      <w:r>
        <w:t>import serial</w:t>
      </w:r>
    </w:p>
    <w:p w14:paraId="527A1F00" w14:textId="77777777" w:rsidR="00AF6889" w:rsidRDefault="00AF6889" w:rsidP="0063072C">
      <w:pPr>
        <w:shd w:val="clear" w:color="auto" w:fill="1F3864" w:themeFill="accent1" w:themeFillShade="80"/>
      </w:pPr>
      <w:r>
        <w:t>import time</w:t>
      </w:r>
    </w:p>
    <w:p w14:paraId="32041858" w14:textId="77777777" w:rsidR="00AF6889" w:rsidRDefault="00AF6889" w:rsidP="0063072C">
      <w:pPr>
        <w:shd w:val="clear" w:color="auto" w:fill="1F3864" w:themeFill="accent1" w:themeFillShade="80"/>
      </w:pPr>
      <w:r>
        <w:t>##########################################</w:t>
      </w:r>
    </w:p>
    <w:p w14:paraId="6226BD89" w14:textId="77777777" w:rsidR="00AF6889" w:rsidRDefault="00AF6889" w:rsidP="0063072C">
      <w:pPr>
        <w:shd w:val="clear" w:color="auto" w:fill="1F3864" w:themeFill="accent1" w:themeFillShade="80"/>
      </w:pPr>
      <w:r>
        <w:t>analog = 0</w:t>
      </w:r>
    </w:p>
    <w:p w14:paraId="03421B3F" w14:textId="77777777" w:rsidR="00AF6889" w:rsidRDefault="00AF6889" w:rsidP="0063072C">
      <w:pPr>
        <w:shd w:val="clear" w:color="auto" w:fill="1F3864" w:themeFill="accent1" w:themeFillShade="80"/>
      </w:pPr>
    </w:p>
    <w:p w14:paraId="1A1BF7A3" w14:textId="77777777" w:rsidR="00AF6889" w:rsidRDefault="00AF6889" w:rsidP="0063072C">
      <w:pPr>
        <w:shd w:val="clear" w:color="auto" w:fill="1F3864" w:themeFill="accent1" w:themeFillShade="80"/>
      </w:pPr>
    </w:p>
    <w:p w14:paraId="3DF7E117" w14:textId="77777777" w:rsidR="00AF6889" w:rsidRDefault="00AF6889" w:rsidP="0063072C">
      <w:pPr>
        <w:shd w:val="clear" w:color="auto" w:fill="1F3864" w:themeFill="accent1" w:themeFillShade="80"/>
      </w:pPr>
    </w:p>
    <w:p w14:paraId="6982F4A9" w14:textId="77777777" w:rsidR="00AF6889" w:rsidRDefault="00AF6889" w:rsidP="0063072C">
      <w:pPr>
        <w:shd w:val="clear" w:color="auto" w:fill="1F3864" w:themeFill="accent1" w:themeFillShade="80"/>
      </w:pPr>
    </w:p>
    <w:p w14:paraId="5FF0F845" w14:textId="77777777" w:rsidR="00AF6889" w:rsidRDefault="00AF6889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3A715917" w14:textId="77777777" w:rsidR="00AF6889" w:rsidRDefault="00AF6889" w:rsidP="0063072C">
      <w:pPr>
        <w:shd w:val="clear" w:color="auto" w:fill="1F3864" w:themeFill="accent1" w:themeFillShade="80"/>
      </w:pPr>
    </w:p>
    <w:p w14:paraId="2973A205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541B6B6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F493EE" w14:textId="77777777" w:rsidR="00AF6889" w:rsidRDefault="00AF6889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3DBE3CE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BF4794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629C845" w14:textId="77777777" w:rsidR="00AF6889" w:rsidRDefault="00AF6889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0BF4A7D5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3D742A9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42534A6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12618353" w14:textId="77777777" w:rsidR="00AF6889" w:rsidRDefault="00AF6889" w:rsidP="0063072C">
      <w:pPr>
        <w:shd w:val="clear" w:color="auto" w:fill="1F3864" w:themeFill="accent1" w:themeFillShade="80"/>
      </w:pPr>
      <w:r>
        <w:t xml:space="preserve">    else:</w:t>
      </w:r>
    </w:p>
    <w:p w14:paraId="41F7B16A" w14:textId="77777777" w:rsidR="00AF6889" w:rsidRDefault="00AF6889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65DF411" w14:textId="77777777" w:rsidR="00AF6889" w:rsidRDefault="00AF6889" w:rsidP="0063072C">
      <w:pPr>
        <w:shd w:val="clear" w:color="auto" w:fill="1F3864" w:themeFill="accent1" w:themeFillShade="80"/>
      </w:pPr>
    </w:p>
    <w:p w14:paraId="6D6911BB" w14:textId="77777777" w:rsidR="00AF6889" w:rsidRDefault="00AF6889" w:rsidP="0063072C">
      <w:pPr>
        <w:shd w:val="clear" w:color="auto" w:fill="1F3864" w:themeFill="accent1" w:themeFillShade="80"/>
      </w:pPr>
      <w:r>
        <w:t xml:space="preserve">    result = []</w:t>
      </w:r>
    </w:p>
    <w:p w14:paraId="72DA1FCD" w14:textId="77777777" w:rsidR="00AF6889" w:rsidRDefault="00AF6889" w:rsidP="0063072C">
      <w:pPr>
        <w:shd w:val="clear" w:color="auto" w:fill="1F3864" w:themeFill="accent1" w:themeFillShade="80"/>
      </w:pPr>
      <w:r>
        <w:t xml:space="preserve">    for port in ports:</w:t>
      </w:r>
    </w:p>
    <w:p w14:paraId="3502F8D4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4E10B282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19D08B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3064D02A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692BA32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5FDC8F5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54135311" w14:textId="77777777" w:rsidR="00AF6889" w:rsidRDefault="00AF6889" w:rsidP="0063072C">
      <w:pPr>
        <w:shd w:val="clear" w:color="auto" w:fill="1F3864" w:themeFill="accent1" w:themeFillShade="80"/>
      </w:pPr>
      <w:r>
        <w:t xml:space="preserve">    return result</w:t>
      </w:r>
    </w:p>
    <w:p w14:paraId="04669AE1" w14:textId="77777777" w:rsidR="00AF6889" w:rsidRDefault="00AF6889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F506C32" w14:textId="77777777" w:rsidR="00AF6889" w:rsidRDefault="00AF6889" w:rsidP="0063072C">
      <w:pPr>
        <w:shd w:val="clear" w:color="auto" w:fill="1F3864" w:themeFill="accent1" w:themeFillShade="80"/>
      </w:pPr>
    </w:p>
    <w:p w14:paraId="7B53BEC9" w14:textId="77777777" w:rsidR="00AF6889" w:rsidRDefault="00AF6889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6CB1257" w14:textId="77777777" w:rsidR="00AF6889" w:rsidRDefault="00AF6889" w:rsidP="0063072C">
      <w:pPr>
        <w:shd w:val="clear" w:color="auto" w:fill="1F3864" w:themeFill="accent1" w:themeFillShade="80"/>
      </w:pPr>
    </w:p>
    <w:p w14:paraId="478B6E0B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B097F0D" w14:textId="77777777" w:rsidR="00AF6889" w:rsidRDefault="00AF6889" w:rsidP="0063072C">
      <w:pPr>
        <w:shd w:val="clear" w:color="auto" w:fill="1F3864" w:themeFill="accent1" w:themeFillShade="80"/>
      </w:pPr>
    </w:p>
    <w:p w14:paraId="465BF482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50BFF073" w14:textId="77777777" w:rsidR="00AF6889" w:rsidRDefault="00AF6889" w:rsidP="0063072C">
      <w:pPr>
        <w:shd w:val="clear" w:color="auto" w:fill="1F3864" w:themeFill="accent1" w:themeFillShade="80"/>
      </w:pPr>
    </w:p>
    <w:p w14:paraId="6E7841B8" w14:textId="77777777" w:rsidR="00AF6889" w:rsidRDefault="00AF6889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67E16CC" w14:textId="77777777" w:rsidR="00AF6889" w:rsidRDefault="00AF6889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E3D59C3" w14:textId="77777777" w:rsidR="00AF6889" w:rsidRDefault="00AF6889" w:rsidP="0063072C">
      <w:pPr>
        <w:shd w:val="clear" w:color="auto" w:fill="1F3864" w:themeFill="accent1" w:themeFillShade="80"/>
      </w:pPr>
    </w:p>
    <w:p w14:paraId="12A97CE3" w14:textId="77777777" w:rsidR="00AF6889" w:rsidRDefault="00AF6889" w:rsidP="0063072C">
      <w:pPr>
        <w:shd w:val="clear" w:color="auto" w:fill="1F3864" w:themeFill="accent1" w:themeFillShade="80"/>
      </w:pPr>
    </w:p>
    <w:p w14:paraId="0B28CB70" w14:textId="77777777" w:rsidR="00AF6889" w:rsidRDefault="00AF6889" w:rsidP="0063072C">
      <w:pPr>
        <w:shd w:val="clear" w:color="auto" w:fill="1F3864" w:themeFill="accent1" w:themeFillShade="80"/>
      </w:pPr>
    </w:p>
    <w:p w14:paraId="3711394A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2ACFAF2A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C7FAB95" w14:textId="77777777" w:rsidR="00AF6889" w:rsidRDefault="00AF6889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8E65E5A" w14:textId="77777777" w:rsidR="00AF6889" w:rsidRDefault="00AF6889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48BE79D6" w14:textId="77777777" w:rsidR="00AF6889" w:rsidRDefault="00AF6889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E54EA19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AA59561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D606AFA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6F4D04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8E67334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1BDE7C1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414A5A6A" w14:textId="77777777" w:rsidR="00AF6889" w:rsidRDefault="00AF6889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5C7B5DDC" w14:textId="77777777" w:rsidR="00AF6889" w:rsidRDefault="00AF6889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03CCBA7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019E5CE" w14:textId="77777777" w:rsidR="00AF6889" w:rsidRDefault="00AF6889" w:rsidP="0063072C">
      <w:pPr>
        <w:shd w:val="clear" w:color="auto" w:fill="1F3864" w:themeFill="accent1" w:themeFillShade="80"/>
      </w:pPr>
    </w:p>
    <w:p w14:paraId="5C91FEBA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67E61F2D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request</w:t>
      </w:r>
    </w:p>
    <w:p w14:paraId="0246F9FC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7F0FCF4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analog</w:t>
      </w:r>
    </w:p>
    <w:p w14:paraId="732516A0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70E1DDF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240CADCA" w14:textId="77777777" w:rsidR="00AF6889" w:rsidRDefault="00AF6889" w:rsidP="0063072C">
      <w:pPr>
        <w:shd w:val="clear" w:color="auto" w:fill="1F3864" w:themeFill="accent1" w:themeFillShade="80"/>
      </w:pPr>
      <w:r>
        <w:t xml:space="preserve">    while True:</w:t>
      </w:r>
    </w:p>
    <w:p w14:paraId="1573D143" w14:textId="77777777" w:rsidR="00AF6889" w:rsidRDefault="00AF6889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172FB7A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CA46F7C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6B55B346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51CB6C5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0408B681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</w:p>
    <w:p w14:paraId="5D4E255D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:</w:t>
      </w:r>
    </w:p>
    <w:p w14:paraId="19FC4AF6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7ED4819A" w14:textId="77777777" w:rsidR="00AF6889" w:rsidRDefault="00AF6889" w:rsidP="0063072C">
      <w:pPr>
        <w:shd w:val="clear" w:color="auto" w:fill="1F3864" w:themeFill="accent1" w:themeFillShade="80"/>
      </w:pPr>
    </w:p>
    <w:p w14:paraId="397CE0AA" w14:textId="77777777" w:rsidR="00AF6889" w:rsidRDefault="00AF6889" w:rsidP="0063072C">
      <w:pPr>
        <w:shd w:val="clear" w:color="auto" w:fill="1F3864" w:themeFill="accent1" w:themeFillShade="80"/>
      </w:pPr>
    </w:p>
    <w:p w14:paraId="06C3AD02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BD0D1A3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#----------------------------------------------------------------#    </w:t>
      </w:r>
    </w:p>
    <w:p w14:paraId="35071EA0" w14:textId="77777777" w:rsidR="00AF6889" w:rsidRDefault="00AF6889" w:rsidP="0063072C">
      <w:pPr>
        <w:shd w:val="clear" w:color="auto" w:fill="1F3864" w:themeFill="accent1" w:themeFillShade="80"/>
      </w:pPr>
      <w:r>
        <w:t>if __name__ == "__main__":</w:t>
      </w:r>
    </w:p>
    <w:p w14:paraId="6D2EB3BE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3B27523" w14:textId="77777777" w:rsidR="00AF6889" w:rsidRDefault="00AF6889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04495F5" w14:textId="77777777" w:rsidR="00AF6889" w:rsidRDefault="00AF6889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4239B477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CD189D" w14:textId="77777777" w:rsidR="00AF6889" w:rsidRDefault="00AF6889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93621A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B56BE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69C862" w14:textId="36F9D9F5" w:rsidR="00AF6889" w:rsidRP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63AB8DF" w14:textId="77777777" w:rsidR="004B60E4" w:rsidRDefault="004B60E4" w:rsidP="004B60E4">
      <w:pPr>
        <w:pStyle w:val="Heading3"/>
      </w:pPr>
      <w:bookmarkStart w:id="49" w:name="_Toc125196655"/>
      <w:r>
        <w:t>Program QML</w:t>
      </w:r>
      <w:bookmarkEnd w:id="49"/>
    </w:p>
    <w:p w14:paraId="6AD9ED7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5776876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0EF514F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80F006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28EDB1E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D78B8C2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B54C06C" w14:textId="77777777" w:rsidR="00622961" w:rsidRDefault="00622961" w:rsidP="0063072C">
      <w:pPr>
        <w:shd w:val="clear" w:color="auto" w:fill="70AD47" w:themeFill="accent6"/>
      </w:pPr>
    </w:p>
    <w:p w14:paraId="5D66C6D3" w14:textId="77777777" w:rsidR="00622961" w:rsidRDefault="00622961" w:rsidP="0063072C">
      <w:pPr>
        <w:shd w:val="clear" w:color="auto" w:fill="70AD47" w:themeFill="accent6"/>
      </w:pPr>
    </w:p>
    <w:p w14:paraId="4AE67374" w14:textId="77777777" w:rsidR="00622961" w:rsidRDefault="00622961" w:rsidP="0063072C">
      <w:pPr>
        <w:shd w:val="clear" w:color="auto" w:fill="70AD47" w:themeFill="accent6"/>
      </w:pPr>
      <w:r>
        <w:t>Window {</w:t>
      </w:r>
    </w:p>
    <w:p w14:paraId="05E80B13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1FD9AE4" w14:textId="77777777" w:rsidR="00622961" w:rsidRDefault="00622961" w:rsidP="0063072C">
      <w:pPr>
        <w:shd w:val="clear" w:color="auto" w:fill="70AD47" w:themeFill="accent6"/>
      </w:pPr>
      <w:r>
        <w:tab/>
        <w:t>width: 400</w:t>
      </w:r>
    </w:p>
    <w:p w14:paraId="692BDF23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31C386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7CAC9677" w14:textId="77777777" w:rsidR="00622961" w:rsidRDefault="00622961" w:rsidP="0063072C">
      <w:pPr>
        <w:shd w:val="clear" w:color="auto" w:fill="70AD47" w:themeFill="accent6"/>
      </w:pPr>
      <w:r>
        <w:t xml:space="preserve">    height: 400</w:t>
      </w:r>
    </w:p>
    <w:p w14:paraId="04154546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F0F539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4A06946F" w14:textId="77777777" w:rsidR="00622961" w:rsidRDefault="00622961" w:rsidP="0063072C">
      <w:pPr>
        <w:shd w:val="clear" w:color="auto" w:fill="70AD47" w:themeFill="accent6"/>
      </w:pPr>
      <w:r>
        <w:lastRenderedPageBreak/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979323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988B4FC" w14:textId="77777777" w:rsidR="00622961" w:rsidRDefault="00622961" w:rsidP="0063072C">
      <w:pPr>
        <w:shd w:val="clear" w:color="auto" w:fill="70AD47" w:themeFill="accent6"/>
      </w:pPr>
      <w:r>
        <w:t xml:space="preserve">    visible: true</w:t>
      </w:r>
    </w:p>
    <w:p w14:paraId="4C940030" w14:textId="77777777" w:rsidR="00622961" w:rsidRDefault="00622961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64D806B4" w14:textId="77777777" w:rsidR="00622961" w:rsidRDefault="00622961" w:rsidP="0063072C">
      <w:pPr>
        <w:shd w:val="clear" w:color="auto" w:fill="70AD47" w:themeFill="accent6"/>
      </w:pPr>
      <w:r>
        <w:tab/>
      </w:r>
    </w:p>
    <w:p w14:paraId="4E861C5A" w14:textId="77777777" w:rsidR="00622961" w:rsidRDefault="00622961" w:rsidP="0063072C">
      <w:pPr>
        <w:shd w:val="clear" w:color="auto" w:fill="70AD47" w:themeFill="accent6"/>
      </w:pPr>
      <w:r>
        <w:tab/>
      </w:r>
      <w:proofErr w:type="spellStart"/>
      <w:r>
        <w:t>CircularGauge</w:t>
      </w:r>
      <w:proofErr w:type="spellEnd"/>
      <w:r>
        <w:t xml:space="preserve"> {</w:t>
      </w:r>
    </w:p>
    <w:p w14:paraId="09FA974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gauge</w:t>
      </w:r>
    </w:p>
    <w:p w14:paraId="6D8ACF9E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x: 10</w:t>
      </w:r>
    </w:p>
    <w:p w14:paraId="014BC32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y: 70</w:t>
      </w:r>
    </w:p>
    <w:p w14:paraId="528A989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2A0CC88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4774AE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24A6F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inimumValue</w:t>
      </w:r>
      <w:proofErr w:type="spellEnd"/>
      <w:r>
        <w:t>: 0</w:t>
      </w:r>
    </w:p>
    <w:p w14:paraId="5C923D5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aximumValue</w:t>
      </w:r>
      <w:proofErr w:type="spellEnd"/>
      <w:r>
        <w:t>: 100</w:t>
      </w:r>
    </w:p>
    <w:p w14:paraId="71488F6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07B2E1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 xml:space="preserve">style: </w:t>
      </w:r>
      <w:proofErr w:type="spellStart"/>
      <w:r>
        <w:t>CircularGaugeStyle</w:t>
      </w:r>
      <w:proofErr w:type="spellEnd"/>
      <w:r>
        <w:t xml:space="preserve"> {</w:t>
      </w:r>
    </w:p>
    <w:p w14:paraId="746F856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labelStepSize</w:t>
      </w:r>
      <w:proofErr w:type="spellEnd"/>
      <w:r>
        <w:t>: 10</w:t>
      </w:r>
    </w:p>
    <w:p w14:paraId="755DEC0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2F33BAB5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6E8E6B39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68B44FC2" w14:textId="77777777" w:rsidR="00622961" w:rsidRDefault="00622961" w:rsidP="0063072C">
      <w:pPr>
        <w:shd w:val="clear" w:color="auto" w:fill="70AD47" w:themeFill="accent6"/>
      </w:pPr>
      <w:r>
        <w:tab/>
      </w:r>
    </w:p>
    <w:p w14:paraId="6864AE9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798B1DB6" w14:textId="2CEE7170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68FFD2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392E899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496275F9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154A9CC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0802D6DF" w14:textId="77777777" w:rsidR="00622961" w:rsidRDefault="00622961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6FF9E1B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6055B0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524EE85D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3835203C" w14:textId="77777777" w:rsidR="00622961" w:rsidRDefault="00622961" w:rsidP="0063072C">
      <w:pPr>
        <w:shd w:val="clear" w:color="auto" w:fill="70AD47" w:themeFill="accent6"/>
      </w:pPr>
      <w:r>
        <w:tab/>
      </w:r>
    </w:p>
    <w:p w14:paraId="69227F93" w14:textId="77777777" w:rsidR="00622961" w:rsidRDefault="00622961" w:rsidP="0063072C">
      <w:pPr>
        <w:shd w:val="clear" w:color="auto" w:fill="70AD47" w:themeFill="accent6"/>
      </w:pPr>
      <w:r>
        <w:tab/>
      </w:r>
    </w:p>
    <w:p w14:paraId="55D3216C" w14:textId="09C55824" w:rsidR="004B60E4" w:rsidRDefault="00622961" w:rsidP="007F7C69">
      <w:pPr>
        <w:shd w:val="clear" w:color="auto" w:fill="70AD47" w:themeFill="accent6"/>
      </w:pPr>
      <w:r>
        <w:t>}</w:t>
      </w:r>
    </w:p>
    <w:p w14:paraId="1FB600FB" w14:textId="77777777" w:rsidR="004B60E4" w:rsidRDefault="004B60E4" w:rsidP="004B60E4"/>
    <w:p w14:paraId="2450615F" w14:textId="7E9AA21C" w:rsidR="004B60E4" w:rsidRDefault="004B60E4" w:rsidP="004B60E4">
      <w:pPr>
        <w:pStyle w:val="Heading2"/>
      </w:pPr>
      <w:bookmarkStart w:id="50" w:name="_Toc125196656"/>
      <w:r>
        <w:t>Customize</w:t>
      </w:r>
      <w:bookmarkEnd w:id="50"/>
    </w:p>
    <w:p w14:paraId="0D4A1631" w14:textId="77777777" w:rsidR="00063639" w:rsidRPr="00063639" w:rsidRDefault="00063639" w:rsidP="00063639"/>
    <w:p w14:paraId="369C12DA" w14:textId="1C6449DA" w:rsidR="00063639" w:rsidRDefault="00063639" w:rsidP="00063639">
      <w:pPr>
        <w:rPr>
          <w:color w:val="FF0000"/>
        </w:rPr>
      </w:pPr>
      <w:proofErr w:type="spellStart"/>
      <w:proofErr w:type="gramStart"/>
      <w:r w:rsidRPr="00063639">
        <w:rPr>
          <w:color w:val="FF0000"/>
        </w:rPr>
        <w:t>Catatan</w:t>
      </w:r>
      <w:proofErr w:type="spellEnd"/>
      <w:r w:rsidRPr="00063639">
        <w:rPr>
          <w:color w:val="FF0000"/>
        </w:rPr>
        <w:t xml:space="preserve"> :</w:t>
      </w:r>
      <w:proofErr w:type="gram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masukkan</w:t>
      </w:r>
      <w:proofErr w:type="spellEnd"/>
      <w:r w:rsidRPr="00063639">
        <w:rPr>
          <w:color w:val="FF0000"/>
        </w:rPr>
        <w:t xml:space="preserve"> folder “controls” </w:t>
      </w:r>
      <w:proofErr w:type="spellStart"/>
      <w:r w:rsidRPr="00063639">
        <w:rPr>
          <w:color w:val="FF0000"/>
        </w:rPr>
        <w:t>terlebih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dahulu</w:t>
      </w:r>
      <w:proofErr w:type="spellEnd"/>
      <w:r w:rsidRPr="00063639">
        <w:rPr>
          <w:color w:val="FF0000"/>
        </w:rPr>
        <w:t xml:space="preserve"> agar </w:t>
      </w:r>
      <w:proofErr w:type="spellStart"/>
      <w:r w:rsidRPr="00063639">
        <w:rPr>
          <w:color w:val="FF0000"/>
        </w:rPr>
        <w:t>circularSlider</w:t>
      </w:r>
      <w:proofErr w:type="spellEnd"/>
      <w:r w:rsidRPr="00063639">
        <w:rPr>
          <w:color w:val="FF0000"/>
        </w:rPr>
        <w:t xml:space="preserve"> di </w:t>
      </w:r>
      <w:proofErr w:type="spellStart"/>
      <w:r w:rsidRPr="00063639">
        <w:rPr>
          <w:color w:val="FF0000"/>
        </w:rPr>
        <w:t>qml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terbaca</w:t>
      </w:r>
      <w:proofErr w:type="spellEnd"/>
    </w:p>
    <w:p w14:paraId="4E71FF52" w14:textId="0F43C0AD" w:rsidR="00036BAE" w:rsidRDefault="009B11BF" w:rsidP="00063639">
      <w:r>
        <w:t xml:space="preserve">Hasil </w:t>
      </w:r>
      <w:proofErr w:type="gramStart"/>
      <w:r>
        <w:t>Akhir :</w:t>
      </w:r>
      <w:proofErr w:type="gramEnd"/>
    </w:p>
    <w:p w14:paraId="35436D23" w14:textId="4B684B0F" w:rsidR="009B11BF" w:rsidRPr="00063639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7B14616D" wp14:editId="242DDB6D">
            <wp:extent cx="2419350" cy="1300918"/>
            <wp:effectExtent l="0" t="0" r="0" b="0"/>
            <wp:docPr id="4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DE39DCE-E46F-4CC2-8FE8-C2F2312DDCB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DE39DCE-E46F-4CC2-8FE8-C2F2312DDCB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2438538" cy="1311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4383A" w14:textId="52A09C7A" w:rsidR="004B60E4" w:rsidRDefault="004B60E4" w:rsidP="004B60E4">
      <w:pPr>
        <w:pStyle w:val="Heading3"/>
      </w:pPr>
      <w:bookmarkStart w:id="51" w:name="_Toc125196657"/>
      <w:r>
        <w:t>Program Ladder</w:t>
      </w:r>
      <w:bookmarkEnd w:id="51"/>
    </w:p>
    <w:p w14:paraId="1C35DE41" w14:textId="40E51672" w:rsidR="00036BAE" w:rsidRPr="00EA2F4D" w:rsidRDefault="00EA2F4D" w:rsidP="00EA2F4D">
      <w:r w:rsidRPr="00EA2F4D">
        <w:rPr>
          <w:noProof/>
        </w:rPr>
        <w:drawing>
          <wp:inline distT="0" distB="0" distL="0" distR="0" wp14:anchorId="21B4F027" wp14:editId="69D39C67">
            <wp:extent cx="5943600" cy="2986405"/>
            <wp:effectExtent l="0" t="0" r="0" b="4445"/>
            <wp:docPr id="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DE42F" w14:textId="19B7E4FE" w:rsidR="004B60E4" w:rsidRDefault="004B60E4" w:rsidP="004B60E4">
      <w:pPr>
        <w:pStyle w:val="Heading3"/>
      </w:pPr>
      <w:bookmarkStart w:id="52" w:name="_Toc125196658"/>
      <w:r>
        <w:lastRenderedPageBreak/>
        <w:t>Program Python</w:t>
      </w:r>
      <w:bookmarkEnd w:id="52"/>
    </w:p>
    <w:p w14:paraId="3ED89760" w14:textId="16341312" w:rsidR="00F549C0" w:rsidRDefault="00F549C0" w:rsidP="00F549C0"/>
    <w:p w14:paraId="20EC549B" w14:textId="77777777" w:rsidR="00F549C0" w:rsidRDefault="00F549C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7692FB" w14:textId="77777777" w:rsidR="00F549C0" w:rsidRDefault="00F549C0" w:rsidP="0063072C">
      <w:pPr>
        <w:shd w:val="clear" w:color="auto" w:fill="1F3864" w:themeFill="accent1" w:themeFillShade="80"/>
      </w:pPr>
    </w:p>
    <w:p w14:paraId="50F16466" w14:textId="77777777" w:rsidR="00F549C0" w:rsidRDefault="00F549C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7A5864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41C465B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4BC3C34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026AFA4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72CF94C" w14:textId="77777777" w:rsidR="00F549C0" w:rsidRDefault="00F549C0" w:rsidP="0063072C">
      <w:pPr>
        <w:shd w:val="clear" w:color="auto" w:fill="1F3864" w:themeFill="accent1" w:themeFillShade="80"/>
      </w:pPr>
      <w:r>
        <w:t>from PyQt5.QtWidgets import *</w:t>
      </w:r>
    </w:p>
    <w:p w14:paraId="7364C6D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C2C9445" w14:textId="77777777" w:rsidR="00F549C0" w:rsidRDefault="00F549C0" w:rsidP="0063072C">
      <w:pPr>
        <w:shd w:val="clear" w:color="auto" w:fill="1F3864" w:themeFill="accent1" w:themeFillShade="80"/>
      </w:pPr>
      <w:r>
        <w:t>import sys</w:t>
      </w:r>
    </w:p>
    <w:p w14:paraId="55411293" w14:textId="77777777" w:rsidR="00F549C0" w:rsidRDefault="00F549C0" w:rsidP="0063072C">
      <w:pPr>
        <w:shd w:val="clear" w:color="auto" w:fill="1F3864" w:themeFill="accent1" w:themeFillShade="80"/>
      </w:pPr>
      <w:r>
        <w:t>import threading</w:t>
      </w:r>
    </w:p>
    <w:p w14:paraId="3C7286D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0AACB9B" w14:textId="77777777" w:rsidR="00F549C0" w:rsidRDefault="00F549C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351BE52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1FF0E6D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0D9661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0F2F09F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1A9E9271" w14:textId="77777777" w:rsidR="00F549C0" w:rsidRDefault="00F549C0" w:rsidP="0063072C">
      <w:pPr>
        <w:shd w:val="clear" w:color="auto" w:fill="1F3864" w:themeFill="accent1" w:themeFillShade="80"/>
      </w:pPr>
      <w:r>
        <w:t>import serial</w:t>
      </w:r>
    </w:p>
    <w:p w14:paraId="5064ABA0" w14:textId="77777777" w:rsidR="00F549C0" w:rsidRDefault="00F549C0" w:rsidP="0063072C">
      <w:pPr>
        <w:shd w:val="clear" w:color="auto" w:fill="1F3864" w:themeFill="accent1" w:themeFillShade="80"/>
      </w:pPr>
      <w:r>
        <w:t>import time</w:t>
      </w:r>
    </w:p>
    <w:p w14:paraId="41190A44" w14:textId="77777777" w:rsidR="00F549C0" w:rsidRDefault="00F549C0" w:rsidP="0063072C">
      <w:pPr>
        <w:shd w:val="clear" w:color="auto" w:fill="1F3864" w:themeFill="accent1" w:themeFillShade="80"/>
      </w:pPr>
      <w:r>
        <w:t>##########################################</w:t>
      </w:r>
    </w:p>
    <w:p w14:paraId="78ABB72E" w14:textId="77777777" w:rsidR="00F549C0" w:rsidRDefault="00F549C0" w:rsidP="0063072C">
      <w:pPr>
        <w:shd w:val="clear" w:color="auto" w:fill="1F3864" w:themeFill="accent1" w:themeFillShade="80"/>
      </w:pPr>
      <w:r>
        <w:t>analog = 0</w:t>
      </w:r>
    </w:p>
    <w:p w14:paraId="6E9F4FCD" w14:textId="77777777" w:rsidR="00F549C0" w:rsidRDefault="00F549C0" w:rsidP="0063072C">
      <w:pPr>
        <w:shd w:val="clear" w:color="auto" w:fill="1F3864" w:themeFill="accent1" w:themeFillShade="80"/>
      </w:pPr>
    </w:p>
    <w:p w14:paraId="70C5617B" w14:textId="77777777" w:rsidR="00F549C0" w:rsidRDefault="00F549C0" w:rsidP="0063072C">
      <w:pPr>
        <w:shd w:val="clear" w:color="auto" w:fill="1F3864" w:themeFill="accent1" w:themeFillShade="80"/>
      </w:pPr>
    </w:p>
    <w:p w14:paraId="5F39AF2E" w14:textId="77777777" w:rsidR="00F549C0" w:rsidRDefault="00F549C0" w:rsidP="0063072C">
      <w:pPr>
        <w:shd w:val="clear" w:color="auto" w:fill="1F3864" w:themeFill="accent1" w:themeFillShade="80"/>
      </w:pPr>
    </w:p>
    <w:p w14:paraId="43026F85" w14:textId="77777777" w:rsidR="00F549C0" w:rsidRDefault="00F549C0" w:rsidP="0063072C">
      <w:pPr>
        <w:shd w:val="clear" w:color="auto" w:fill="1F3864" w:themeFill="accent1" w:themeFillShade="80"/>
      </w:pPr>
    </w:p>
    <w:p w14:paraId="4F7D2C2A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>#---------------SCAN AVAILABLE MODBUS PORT -------------------#</w:t>
      </w:r>
    </w:p>
    <w:p w14:paraId="101421D9" w14:textId="77777777" w:rsidR="00F549C0" w:rsidRDefault="00F549C0" w:rsidP="0063072C">
      <w:pPr>
        <w:shd w:val="clear" w:color="auto" w:fill="1F3864" w:themeFill="accent1" w:themeFillShade="80"/>
      </w:pPr>
    </w:p>
    <w:p w14:paraId="6F634C75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F792169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5038B30" w14:textId="77777777" w:rsidR="00F549C0" w:rsidRDefault="00F549C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FFAC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228FFC4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8CD252E" w14:textId="77777777" w:rsidR="00F549C0" w:rsidRDefault="00F549C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411807D7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1F18A70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A58C188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7A0545E2" w14:textId="77777777" w:rsidR="00F549C0" w:rsidRDefault="00F549C0" w:rsidP="0063072C">
      <w:pPr>
        <w:shd w:val="clear" w:color="auto" w:fill="1F3864" w:themeFill="accent1" w:themeFillShade="80"/>
      </w:pPr>
      <w:r>
        <w:t xml:space="preserve">    else:</w:t>
      </w:r>
    </w:p>
    <w:p w14:paraId="3756FA3F" w14:textId="77777777" w:rsidR="00F549C0" w:rsidRDefault="00F549C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ECB0234" w14:textId="77777777" w:rsidR="00F549C0" w:rsidRDefault="00F549C0" w:rsidP="0063072C">
      <w:pPr>
        <w:shd w:val="clear" w:color="auto" w:fill="1F3864" w:themeFill="accent1" w:themeFillShade="80"/>
      </w:pPr>
    </w:p>
    <w:p w14:paraId="6D204B05" w14:textId="77777777" w:rsidR="00F549C0" w:rsidRDefault="00F549C0" w:rsidP="0063072C">
      <w:pPr>
        <w:shd w:val="clear" w:color="auto" w:fill="1F3864" w:themeFill="accent1" w:themeFillShade="80"/>
      </w:pPr>
      <w:r>
        <w:t xml:space="preserve">    result = []</w:t>
      </w:r>
    </w:p>
    <w:p w14:paraId="0AEAFF9F" w14:textId="77777777" w:rsidR="00F549C0" w:rsidRDefault="00F549C0" w:rsidP="0063072C">
      <w:pPr>
        <w:shd w:val="clear" w:color="auto" w:fill="1F3864" w:themeFill="accent1" w:themeFillShade="80"/>
      </w:pPr>
      <w:r>
        <w:t xml:space="preserve">    for port in ports:</w:t>
      </w:r>
    </w:p>
    <w:p w14:paraId="745D338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368EA7CC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19C80A5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2A424FA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4CF77B09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D37E448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743D7A17" w14:textId="77777777" w:rsidR="00F549C0" w:rsidRDefault="00F549C0" w:rsidP="0063072C">
      <w:pPr>
        <w:shd w:val="clear" w:color="auto" w:fill="1F3864" w:themeFill="accent1" w:themeFillShade="80"/>
      </w:pPr>
      <w:r>
        <w:t xml:space="preserve">    return result</w:t>
      </w:r>
    </w:p>
    <w:p w14:paraId="7581BFAF" w14:textId="77777777" w:rsidR="00F549C0" w:rsidRDefault="00F549C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A39C2E" w14:textId="77777777" w:rsidR="00F549C0" w:rsidRDefault="00F549C0" w:rsidP="0063072C">
      <w:pPr>
        <w:shd w:val="clear" w:color="auto" w:fill="1F3864" w:themeFill="accent1" w:themeFillShade="80"/>
      </w:pPr>
    </w:p>
    <w:p w14:paraId="58AB5113" w14:textId="77777777" w:rsidR="00F549C0" w:rsidRDefault="00F549C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F5220DE" w14:textId="77777777" w:rsidR="00F549C0" w:rsidRDefault="00F549C0" w:rsidP="0063072C">
      <w:pPr>
        <w:shd w:val="clear" w:color="auto" w:fill="1F3864" w:themeFill="accent1" w:themeFillShade="80"/>
      </w:pPr>
    </w:p>
    <w:p w14:paraId="4CC3ABC1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lastRenderedPageBreak/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09A0F36B" w14:textId="77777777" w:rsidR="00F549C0" w:rsidRDefault="00F549C0" w:rsidP="0063072C">
      <w:pPr>
        <w:shd w:val="clear" w:color="auto" w:fill="1F3864" w:themeFill="accent1" w:themeFillShade="80"/>
      </w:pPr>
    </w:p>
    <w:p w14:paraId="7EA6FD59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7524959" w14:textId="77777777" w:rsidR="00F549C0" w:rsidRDefault="00F549C0" w:rsidP="0063072C">
      <w:pPr>
        <w:shd w:val="clear" w:color="auto" w:fill="1F3864" w:themeFill="accent1" w:themeFillShade="80"/>
      </w:pPr>
    </w:p>
    <w:p w14:paraId="5AD4CBA6" w14:textId="77777777" w:rsidR="00F549C0" w:rsidRDefault="00F549C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583DC" w14:textId="77777777" w:rsidR="00F549C0" w:rsidRDefault="00F549C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2F05F9E" w14:textId="77777777" w:rsidR="00F549C0" w:rsidRDefault="00F549C0" w:rsidP="0063072C">
      <w:pPr>
        <w:shd w:val="clear" w:color="auto" w:fill="1F3864" w:themeFill="accent1" w:themeFillShade="80"/>
      </w:pPr>
    </w:p>
    <w:p w14:paraId="0A91224B" w14:textId="77777777" w:rsidR="00F549C0" w:rsidRDefault="00F549C0" w:rsidP="0063072C">
      <w:pPr>
        <w:shd w:val="clear" w:color="auto" w:fill="1F3864" w:themeFill="accent1" w:themeFillShade="80"/>
      </w:pPr>
    </w:p>
    <w:p w14:paraId="7CDD4E51" w14:textId="77777777" w:rsidR="00F549C0" w:rsidRDefault="00F549C0" w:rsidP="0063072C">
      <w:pPr>
        <w:shd w:val="clear" w:color="auto" w:fill="1F3864" w:themeFill="accent1" w:themeFillShade="80"/>
      </w:pPr>
    </w:p>
    <w:p w14:paraId="511266AC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49F9A807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9B002B1" w14:textId="77777777" w:rsidR="00F549C0" w:rsidRDefault="00F549C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063F43A" w14:textId="77777777" w:rsidR="00F549C0" w:rsidRDefault="00F549C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59D2A30" w14:textId="77777777" w:rsidR="00F549C0" w:rsidRDefault="00F549C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09685A78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36357B5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52871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4B9259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4887079B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F3BA344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DF35F5D" w14:textId="77777777" w:rsidR="00F549C0" w:rsidRDefault="00F549C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C9E4FC5" w14:textId="77777777" w:rsidR="00F549C0" w:rsidRDefault="00F549C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1067225E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F9E35E8" w14:textId="77777777" w:rsidR="00F549C0" w:rsidRDefault="00F549C0" w:rsidP="0063072C">
      <w:pPr>
        <w:shd w:val="clear" w:color="auto" w:fill="1F3864" w:themeFill="accent1" w:themeFillShade="80"/>
      </w:pPr>
    </w:p>
    <w:p w14:paraId="5386E33E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78C892D1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request</w:t>
      </w:r>
    </w:p>
    <w:p w14:paraId="41B55F33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global </w:t>
      </w:r>
      <w:proofErr w:type="spellStart"/>
      <w:r>
        <w:t>request_coil</w:t>
      </w:r>
      <w:proofErr w:type="spellEnd"/>
    </w:p>
    <w:p w14:paraId="66120A5B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analog</w:t>
      </w:r>
    </w:p>
    <w:p w14:paraId="5D24354D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11DA88F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9D84AC4" w14:textId="77777777" w:rsidR="00F549C0" w:rsidRDefault="00F549C0" w:rsidP="0063072C">
      <w:pPr>
        <w:shd w:val="clear" w:color="auto" w:fill="1F3864" w:themeFill="accent1" w:themeFillShade="80"/>
      </w:pPr>
      <w:r>
        <w:t xml:space="preserve">    while True:</w:t>
      </w:r>
    </w:p>
    <w:p w14:paraId="79B932B7" w14:textId="77777777" w:rsidR="00F549C0" w:rsidRDefault="00F549C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0DB9DE0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4447CE9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278A4A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095162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1237D033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</w:p>
    <w:p w14:paraId="023AE768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:</w:t>
      </w:r>
    </w:p>
    <w:p w14:paraId="28CC4112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3EE92389" w14:textId="77777777" w:rsidR="00F549C0" w:rsidRDefault="00F549C0" w:rsidP="0063072C">
      <w:pPr>
        <w:shd w:val="clear" w:color="auto" w:fill="1F3864" w:themeFill="accent1" w:themeFillShade="80"/>
      </w:pPr>
    </w:p>
    <w:p w14:paraId="11052101" w14:textId="77777777" w:rsidR="00F549C0" w:rsidRDefault="00F549C0" w:rsidP="0063072C">
      <w:pPr>
        <w:shd w:val="clear" w:color="auto" w:fill="1F3864" w:themeFill="accent1" w:themeFillShade="80"/>
      </w:pPr>
    </w:p>
    <w:p w14:paraId="0CCFDBDD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D325F1D" w14:textId="77777777" w:rsidR="00F549C0" w:rsidRDefault="00F549C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077AD5C" w14:textId="77777777" w:rsidR="00F549C0" w:rsidRDefault="00F549C0" w:rsidP="0063072C">
      <w:pPr>
        <w:shd w:val="clear" w:color="auto" w:fill="1F3864" w:themeFill="accent1" w:themeFillShade="80"/>
      </w:pPr>
      <w:r>
        <w:t>if __name__ == "__main__":</w:t>
      </w:r>
    </w:p>
    <w:p w14:paraId="7A42636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FEB92F2" w14:textId="77777777" w:rsidR="00F549C0" w:rsidRDefault="00F549C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B7140ED" w14:textId="77777777" w:rsidR="00F549C0" w:rsidRDefault="00F549C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2D4BD54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66703BD2" w14:textId="77777777" w:rsidR="00F549C0" w:rsidRDefault="00F549C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2634A900" w14:textId="77777777" w:rsidR="007F7C69" w:rsidRDefault="007F7C69" w:rsidP="004B60E4">
      <w:pPr>
        <w:pStyle w:val="Heading3"/>
      </w:pPr>
    </w:p>
    <w:p w14:paraId="1187B41F" w14:textId="72D310B3" w:rsidR="004B60E4" w:rsidRPr="00DC57E3" w:rsidRDefault="004B60E4" w:rsidP="004B60E4">
      <w:pPr>
        <w:pStyle w:val="Heading3"/>
      </w:pPr>
      <w:bookmarkStart w:id="53" w:name="_Toc125196659"/>
      <w:r>
        <w:t>Program QML</w:t>
      </w:r>
      <w:bookmarkEnd w:id="53"/>
    </w:p>
    <w:p w14:paraId="5C5CFDCB" w14:textId="2B00AB01" w:rsidR="004B60E4" w:rsidRDefault="004B60E4" w:rsidP="00DC57E3"/>
    <w:p w14:paraId="0437094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E6A8C21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88EAA73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42DDD29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E8A508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B3F19D7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ECF10B2" w14:textId="77777777" w:rsidR="00CC1EC2" w:rsidRDefault="00CC1EC2" w:rsidP="0063072C">
      <w:pPr>
        <w:shd w:val="clear" w:color="auto" w:fill="70AD47" w:themeFill="accent6"/>
      </w:pPr>
    </w:p>
    <w:p w14:paraId="38C029FF" w14:textId="77777777" w:rsidR="00CC1EC2" w:rsidRDefault="00CC1EC2" w:rsidP="0063072C">
      <w:pPr>
        <w:shd w:val="clear" w:color="auto" w:fill="70AD47" w:themeFill="accent6"/>
      </w:pPr>
      <w:r>
        <w:t>import "controls"</w:t>
      </w:r>
    </w:p>
    <w:p w14:paraId="3F17F15B" w14:textId="77777777" w:rsidR="00CC1EC2" w:rsidRDefault="00CC1EC2" w:rsidP="0063072C">
      <w:pPr>
        <w:shd w:val="clear" w:color="auto" w:fill="70AD47" w:themeFill="accent6"/>
      </w:pPr>
    </w:p>
    <w:p w14:paraId="1493021C" w14:textId="77777777" w:rsidR="00CC1EC2" w:rsidRDefault="00CC1EC2" w:rsidP="0063072C">
      <w:pPr>
        <w:shd w:val="clear" w:color="auto" w:fill="70AD47" w:themeFill="accent6"/>
      </w:pPr>
      <w:r>
        <w:t>Window {</w:t>
      </w:r>
    </w:p>
    <w:p w14:paraId="66C49BAD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1F951BD5" w14:textId="77777777" w:rsidR="00CC1EC2" w:rsidRDefault="00CC1EC2" w:rsidP="0063072C">
      <w:pPr>
        <w:shd w:val="clear" w:color="auto" w:fill="70AD47" w:themeFill="accent6"/>
      </w:pPr>
      <w:r>
        <w:tab/>
        <w:t>width: 800</w:t>
      </w:r>
    </w:p>
    <w:p w14:paraId="36598801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3C36F19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1B89D8AB" w14:textId="77777777" w:rsidR="00CC1EC2" w:rsidRDefault="00CC1EC2" w:rsidP="0063072C">
      <w:pPr>
        <w:shd w:val="clear" w:color="auto" w:fill="70AD47" w:themeFill="accent6"/>
      </w:pPr>
      <w:r>
        <w:t xml:space="preserve">    height: 400</w:t>
      </w:r>
    </w:p>
    <w:p w14:paraId="1249CFA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4AFB74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5416B319" w14:textId="77777777" w:rsidR="00CC1EC2" w:rsidRDefault="00CC1EC2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5E1A88B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D0B8389" w14:textId="77777777" w:rsidR="00CC1EC2" w:rsidRDefault="00CC1EC2" w:rsidP="0063072C">
      <w:pPr>
        <w:shd w:val="clear" w:color="auto" w:fill="70AD47" w:themeFill="accent6"/>
      </w:pPr>
      <w:r>
        <w:t xml:space="preserve">    visible: true</w:t>
      </w:r>
    </w:p>
    <w:p w14:paraId="7DC1EA98" w14:textId="77777777" w:rsidR="00CC1EC2" w:rsidRDefault="00CC1EC2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351C288" w14:textId="77777777" w:rsidR="00CC1EC2" w:rsidRDefault="00CC1EC2" w:rsidP="0063072C">
      <w:pPr>
        <w:shd w:val="clear" w:color="auto" w:fill="70AD47" w:themeFill="accent6"/>
      </w:pPr>
      <w:r>
        <w:tab/>
      </w:r>
    </w:p>
    <w:p w14:paraId="42A091E1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2509409A" w14:textId="77777777" w:rsidR="00CC1EC2" w:rsidRDefault="00CC1EC2" w:rsidP="0063072C">
      <w:pPr>
        <w:shd w:val="clear" w:color="auto" w:fill="70AD47" w:themeFill="accent6"/>
      </w:pPr>
      <w:r>
        <w:t xml:space="preserve">                id: gauge</w:t>
      </w:r>
    </w:p>
    <w:p w14:paraId="6F0021F1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73231E1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254789F8" w14:textId="77777777" w:rsidR="00CC1EC2" w:rsidRDefault="00CC1EC2" w:rsidP="0063072C">
      <w:pPr>
        <w:shd w:val="clear" w:color="auto" w:fill="70AD47" w:themeFill="accent6"/>
      </w:pPr>
      <w:r>
        <w:t xml:space="preserve">                width: 300</w:t>
      </w:r>
    </w:p>
    <w:p w14:paraId="3043825E" w14:textId="5BD10EED" w:rsidR="00CC1EC2" w:rsidRDefault="00CC1EC2" w:rsidP="0063072C">
      <w:pPr>
        <w:shd w:val="clear" w:color="auto" w:fill="70AD47" w:themeFill="accent6"/>
      </w:pPr>
      <w:r>
        <w:t xml:space="preserve">                height: 300</w:t>
      </w:r>
    </w:p>
    <w:p w14:paraId="28ED12C3" w14:textId="77777777" w:rsidR="00CC1EC2" w:rsidRDefault="00CC1EC2" w:rsidP="0063072C">
      <w:pPr>
        <w:shd w:val="clear" w:color="auto" w:fill="70AD47" w:themeFill="accent6"/>
      </w:pPr>
      <w:r>
        <w:t xml:space="preserve">                interactive: false</w:t>
      </w:r>
    </w:p>
    <w:p w14:paraId="29F588AD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value: 75</w:t>
      </w:r>
    </w:p>
    <w:p w14:paraId="4B89136A" w14:textId="184CF7F4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</w:t>
      </w:r>
      <w:proofErr w:type="spellStart"/>
      <w:r>
        <w:t>minValue</w:t>
      </w:r>
      <w:proofErr w:type="spellEnd"/>
      <w:r>
        <w:t>: 0</w:t>
      </w:r>
    </w:p>
    <w:p w14:paraId="64BA96A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653394DC" w14:textId="77777777" w:rsidR="00CC1EC2" w:rsidRDefault="00CC1EC2" w:rsidP="0063072C">
      <w:pPr>
        <w:shd w:val="clear" w:color="auto" w:fill="70AD47" w:themeFill="accent6"/>
      </w:pPr>
    </w:p>
    <w:p w14:paraId="06E29B3C" w14:textId="77777777" w:rsidR="00CC1EC2" w:rsidRDefault="00CC1EC2" w:rsidP="0063072C">
      <w:pPr>
        <w:shd w:val="clear" w:color="auto" w:fill="70AD47" w:themeFill="accent6"/>
      </w:pPr>
      <w:r>
        <w:t xml:space="preserve">                Repeater {</w:t>
      </w:r>
    </w:p>
    <w:p w14:paraId="03DE4C00" w14:textId="09DF510A" w:rsidR="00CC1EC2" w:rsidRDefault="00CC1EC2" w:rsidP="0063072C">
      <w:pPr>
        <w:shd w:val="clear" w:color="auto" w:fill="70AD47" w:themeFill="accent6"/>
      </w:pPr>
      <w:r>
        <w:t xml:space="preserve">                    model: 72</w:t>
      </w:r>
    </w:p>
    <w:p w14:paraId="02165F37" w14:textId="77777777" w:rsidR="00CC1EC2" w:rsidRDefault="00CC1EC2" w:rsidP="0063072C">
      <w:pPr>
        <w:shd w:val="clear" w:color="auto" w:fill="70AD47" w:themeFill="accent6"/>
      </w:pPr>
      <w:r>
        <w:t xml:space="preserve">                    Rectangle {</w:t>
      </w:r>
    </w:p>
    <w:p w14:paraId="2F4F71D6" w14:textId="77777777" w:rsidR="00CC1EC2" w:rsidRDefault="00CC1EC2" w:rsidP="0063072C">
      <w:pPr>
        <w:shd w:val="clear" w:color="auto" w:fill="70AD47" w:themeFill="accent6"/>
      </w:pPr>
      <w:r>
        <w:t xml:space="preserve">                        id: indicator</w:t>
      </w:r>
    </w:p>
    <w:p w14:paraId="15CEE2B5" w14:textId="77777777" w:rsidR="00CC1EC2" w:rsidRDefault="00CC1EC2" w:rsidP="0063072C">
      <w:pPr>
        <w:shd w:val="clear" w:color="auto" w:fill="70AD47" w:themeFill="accent6"/>
      </w:pPr>
      <w:r>
        <w:t xml:space="preserve">                        width: 5</w:t>
      </w:r>
    </w:p>
    <w:p w14:paraId="3CDBFA91" w14:textId="77777777" w:rsidR="00CC1EC2" w:rsidRDefault="00CC1EC2" w:rsidP="0063072C">
      <w:pPr>
        <w:shd w:val="clear" w:color="auto" w:fill="70AD47" w:themeFill="accent6"/>
      </w:pPr>
      <w:r>
        <w:t xml:space="preserve">                        height: 20</w:t>
      </w:r>
    </w:p>
    <w:p w14:paraId="5E286B15" w14:textId="77777777" w:rsidR="00CC1EC2" w:rsidRDefault="00CC1EC2" w:rsidP="0063072C">
      <w:pPr>
        <w:shd w:val="clear" w:color="auto" w:fill="70AD47" w:themeFill="accent6"/>
      </w:pPr>
      <w:r>
        <w:t xml:space="preserve">                        radius: width / 2</w:t>
      </w:r>
    </w:p>
    <w:p w14:paraId="4FA0FFBC" w14:textId="77777777" w:rsidR="00CC1EC2" w:rsidRDefault="00CC1EC2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6E7FB9D8" w14:textId="77777777" w:rsidR="00CC1EC2" w:rsidRDefault="00CC1EC2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3509788C" w14:textId="77777777" w:rsidR="00CC1EC2" w:rsidRDefault="00CC1EC2" w:rsidP="0063072C">
      <w:pPr>
        <w:shd w:val="clear" w:color="auto" w:fill="70AD47" w:themeFill="accent6"/>
      </w:pPr>
      <w:r>
        <w:t xml:space="preserve">                        transform: [</w:t>
      </w:r>
    </w:p>
    <w:p w14:paraId="47626E0C" w14:textId="77777777" w:rsidR="00CC1EC2" w:rsidRDefault="00CC1EC2" w:rsidP="0063072C">
      <w:pPr>
        <w:shd w:val="clear" w:color="auto" w:fill="70AD47" w:themeFill="accent6"/>
      </w:pPr>
      <w:r>
        <w:t xml:space="preserve">                            Translate {</w:t>
      </w:r>
    </w:p>
    <w:p w14:paraId="26249E60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65DC7E72" w14:textId="77777777" w:rsidR="00CC1EC2" w:rsidRDefault="00CC1EC2" w:rsidP="0063072C">
      <w:pPr>
        <w:shd w:val="clear" w:color="auto" w:fill="70AD47" w:themeFill="accent6"/>
      </w:pPr>
      <w:r>
        <w:t xml:space="preserve">                            },</w:t>
      </w:r>
    </w:p>
    <w:p w14:paraId="56EBD6BF" w14:textId="77777777" w:rsidR="00CC1EC2" w:rsidRDefault="00CC1EC2" w:rsidP="0063072C">
      <w:pPr>
        <w:shd w:val="clear" w:color="auto" w:fill="70AD47" w:themeFill="accent6"/>
      </w:pPr>
      <w:r>
        <w:t xml:space="preserve">                            Rotation {</w:t>
      </w:r>
    </w:p>
    <w:p w14:paraId="309A367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2728BF0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61359881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60287DB4" w14:textId="77777777" w:rsidR="00CC1EC2" w:rsidRDefault="00CC1EC2" w:rsidP="0063072C">
      <w:pPr>
        <w:shd w:val="clear" w:color="auto" w:fill="70AD47" w:themeFill="accent6"/>
      </w:pPr>
      <w:r>
        <w:t xml:space="preserve">                            }</w:t>
      </w:r>
    </w:p>
    <w:p w14:paraId="6604D9EE" w14:textId="2A1BC723" w:rsidR="00CC1EC2" w:rsidRDefault="00CC1EC2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  <w:r>
        <w:tab/>
      </w:r>
      <w:r>
        <w:tab/>
      </w:r>
    </w:p>
    <w:p w14:paraId="489DBF3E" w14:textId="5D4547A1" w:rsidR="00CC1EC2" w:rsidRDefault="00CC1EC2" w:rsidP="0063072C">
      <w:pPr>
        <w:shd w:val="clear" w:color="auto" w:fill="70AD47" w:themeFill="accent6"/>
      </w:pPr>
      <w:r>
        <w:tab/>
        <w:t>}</w:t>
      </w:r>
    </w:p>
    <w:p w14:paraId="66BE8590" w14:textId="288D0CE1" w:rsidR="00CC1EC2" w:rsidRDefault="00CC1EC2" w:rsidP="0063072C">
      <w:pPr>
        <w:shd w:val="clear" w:color="auto" w:fill="70AD47" w:themeFill="accent6"/>
      </w:pPr>
      <w:r>
        <w:t xml:space="preserve">           }</w:t>
      </w:r>
    </w:p>
    <w:p w14:paraId="3616CF9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4259085" w14:textId="18F0FDF1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proofErr w:type="gramStart"/>
      <w:r>
        <w:t>Text{</w:t>
      </w:r>
      <w:proofErr w:type="gramEnd"/>
    </w:p>
    <w:p w14:paraId="5026038D" w14:textId="5A6D496B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lastRenderedPageBreak/>
        <w:tab/>
      </w:r>
      <w:r>
        <w:tab/>
      </w:r>
      <w:r w:rsidR="00A35316"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5D630BC4" w14:textId="09DC416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3BC74C59" w14:textId="5815B6D0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67C8CC9E" w14:textId="661CB51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57B3D2C3" w14:textId="0D61F2C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white"</w:t>
      </w:r>
      <w:r>
        <w:tab/>
      </w:r>
      <w:r>
        <w:tab/>
      </w:r>
      <w:r>
        <w:tab/>
      </w:r>
    </w:p>
    <w:p w14:paraId="28A979AE" w14:textId="4D5BE05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}</w:t>
      </w:r>
    </w:p>
    <w:p w14:paraId="08ADBED6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0C7EDB2E" w14:textId="77777777" w:rsidR="00CC1EC2" w:rsidRDefault="00CC1EC2" w:rsidP="0063072C">
      <w:pPr>
        <w:shd w:val="clear" w:color="auto" w:fill="70AD47" w:themeFill="accent6"/>
      </w:pPr>
    </w:p>
    <w:p w14:paraId="79AB3977" w14:textId="77777777" w:rsidR="00CC1EC2" w:rsidRDefault="00CC1EC2" w:rsidP="0063072C">
      <w:pPr>
        <w:shd w:val="clear" w:color="auto" w:fill="70AD47" w:themeFill="accent6"/>
      </w:pPr>
      <w:r>
        <w:t xml:space="preserve"> </w:t>
      </w:r>
    </w:p>
    <w:p w14:paraId="38C88E8E" w14:textId="77777777" w:rsidR="00CC1EC2" w:rsidRDefault="00CC1EC2" w:rsidP="0063072C">
      <w:pPr>
        <w:shd w:val="clear" w:color="auto" w:fill="70AD47" w:themeFill="accent6"/>
      </w:pPr>
      <w:r>
        <w:tab/>
      </w:r>
    </w:p>
    <w:p w14:paraId="0111AF0A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1E74B0C2" w14:textId="77777777" w:rsidR="00CC1EC2" w:rsidRDefault="00CC1EC2" w:rsidP="0063072C">
      <w:pPr>
        <w:shd w:val="clear" w:color="auto" w:fill="70AD47" w:themeFill="accent6"/>
      </w:pPr>
      <w:r>
        <w:t xml:space="preserve">                id: gauge2</w:t>
      </w:r>
    </w:p>
    <w:p w14:paraId="7DADB6B3" w14:textId="480BBE42" w:rsidR="00CC1EC2" w:rsidRDefault="00CC1EC2" w:rsidP="0063072C">
      <w:pPr>
        <w:shd w:val="clear" w:color="auto" w:fill="70AD47" w:themeFill="accent6"/>
      </w:pPr>
      <w:r>
        <w:tab/>
        <w:t>x: 350</w:t>
      </w:r>
    </w:p>
    <w:p w14:paraId="0C46ED86" w14:textId="4D9DB997" w:rsidR="00CC1EC2" w:rsidRDefault="00CC1EC2" w:rsidP="0063072C">
      <w:pPr>
        <w:shd w:val="clear" w:color="auto" w:fill="70AD47" w:themeFill="accent6"/>
      </w:pPr>
      <w:r>
        <w:tab/>
        <w:t>y: 0</w:t>
      </w:r>
    </w:p>
    <w:p w14:paraId="1812EC8C" w14:textId="06AAFFB8" w:rsidR="00CC1EC2" w:rsidRDefault="00CC1EC2" w:rsidP="0063072C">
      <w:pPr>
        <w:shd w:val="clear" w:color="auto" w:fill="70AD47" w:themeFill="accent6"/>
      </w:pPr>
      <w:r>
        <w:t xml:space="preserve">             value: 0</w:t>
      </w:r>
    </w:p>
    <w:p w14:paraId="2909798C" w14:textId="6920E02D" w:rsidR="00CC1EC2" w:rsidRDefault="00CC1EC2" w:rsidP="0063072C">
      <w:pPr>
        <w:shd w:val="clear" w:color="auto" w:fill="70AD47" w:themeFill="accent6"/>
      </w:pPr>
      <w:r>
        <w:t xml:space="preserve">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6B88BCA9" w14:textId="2E51A177" w:rsidR="00CC1EC2" w:rsidRDefault="00CC1EC2" w:rsidP="0063072C">
      <w:pPr>
        <w:shd w:val="clear" w:color="auto" w:fill="70AD47" w:themeFill="accent6"/>
      </w:pPr>
      <w:r>
        <w:tab/>
        <w:t>interactive: false</w:t>
      </w:r>
    </w:p>
    <w:p w14:paraId="77BA8033" w14:textId="432C4B55" w:rsidR="00CC1EC2" w:rsidRDefault="00CC1EC2" w:rsidP="0063072C">
      <w:pPr>
        <w:shd w:val="clear" w:color="auto" w:fill="70AD47" w:themeFill="accent6"/>
      </w:pPr>
      <w:r>
        <w:t xml:space="preserve">              width: 300</w:t>
      </w:r>
    </w:p>
    <w:p w14:paraId="48D51871" w14:textId="272B3684" w:rsidR="00CC1EC2" w:rsidRDefault="00CC1EC2" w:rsidP="0063072C">
      <w:pPr>
        <w:shd w:val="clear" w:color="auto" w:fill="70AD47" w:themeFill="accent6"/>
      </w:pPr>
      <w:r>
        <w:t xml:space="preserve">              height: 300</w:t>
      </w:r>
    </w:p>
    <w:p w14:paraId="321780E4" w14:textId="3CFF7FB7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startAngle</w:t>
      </w:r>
      <w:proofErr w:type="spellEnd"/>
      <w:r>
        <w:t>: 40</w:t>
      </w:r>
    </w:p>
    <w:p w14:paraId="4AB87C80" w14:textId="3965417F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endAngle</w:t>
      </w:r>
      <w:proofErr w:type="spellEnd"/>
      <w:r>
        <w:t>: 320</w:t>
      </w:r>
    </w:p>
    <w:p w14:paraId="228D13E4" w14:textId="00C9D895" w:rsidR="00CC1EC2" w:rsidRDefault="00CC1EC2" w:rsidP="0063072C">
      <w:pPr>
        <w:shd w:val="clear" w:color="auto" w:fill="70AD47" w:themeFill="accent6"/>
      </w:pPr>
      <w:r>
        <w:t xml:space="preserve">              rotation: 180</w:t>
      </w:r>
    </w:p>
    <w:p w14:paraId="1940E00E" w14:textId="76F696AA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trackWidth</w:t>
      </w:r>
      <w:proofErr w:type="spellEnd"/>
      <w:r>
        <w:t>: 5</w:t>
      </w:r>
    </w:p>
    <w:p w14:paraId="68E044D6" w14:textId="0D02841D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progressWidth</w:t>
      </w:r>
      <w:proofErr w:type="spellEnd"/>
      <w:r>
        <w:t>: 20</w:t>
      </w:r>
    </w:p>
    <w:p w14:paraId="7EBDB814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4F4BDE83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2CA41C2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2EDA13B0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7F320DE4" w14:textId="77777777" w:rsidR="00CC1EC2" w:rsidRDefault="00CC1EC2" w:rsidP="0063072C">
      <w:pPr>
        <w:shd w:val="clear" w:color="auto" w:fill="70AD47" w:themeFill="accent6"/>
      </w:pPr>
    </w:p>
    <w:p w14:paraId="3E4BE48E" w14:textId="77777777" w:rsidR="00CC1EC2" w:rsidRDefault="00CC1EC2" w:rsidP="0063072C">
      <w:pPr>
        <w:shd w:val="clear" w:color="auto" w:fill="70AD47" w:themeFill="accent6"/>
      </w:pPr>
      <w:r>
        <w:t xml:space="preserve">                handle: Rectangle {</w:t>
      </w:r>
    </w:p>
    <w:p w14:paraId="008BF7D4" w14:textId="77777777" w:rsidR="00CC1EC2" w:rsidRDefault="00CC1EC2" w:rsidP="0063072C">
      <w:pPr>
        <w:shd w:val="clear" w:color="auto" w:fill="70AD47" w:themeFill="accent6"/>
      </w:pPr>
      <w:r>
        <w:t xml:space="preserve">                    transform: Translate {</w:t>
      </w:r>
    </w:p>
    <w:p w14:paraId="14AF2422" w14:textId="77777777" w:rsidR="00CC1EC2" w:rsidRDefault="00CC1EC2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E09F4F6" w14:textId="77777777" w:rsidR="00CC1EC2" w:rsidRDefault="00CC1EC2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7F0740B7" w14:textId="77777777" w:rsidR="00CC1EC2" w:rsidRDefault="00CC1EC2" w:rsidP="0063072C">
      <w:pPr>
        <w:shd w:val="clear" w:color="auto" w:fill="70AD47" w:themeFill="accent6"/>
      </w:pPr>
      <w:r>
        <w:t xml:space="preserve">                    }</w:t>
      </w:r>
    </w:p>
    <w:p w14:paraId="544AAFA4" w14:textId="77777777" w:rsidR="00CC1EC2" w:rsidRDefault="00CC1EC2" w:rsidP="0063072C">
      <w:pPr>
        <w:shd w:val="clear" w:color="auto" w:fill="70AD47" w:themeFill="accent6"/>
      </w:pPr>
    </w:p>
    <w:p w14:paraId="50411240" w14:textId="77777777" w:rsidR="00CC1EC2" w:rsidRDefault="00CC1EC2" w:rsidP="0063072C">
      <w:pPr>
        <w:shd w:val="clear" w:color="auto" w:fill="70AD47" w:themeFill="accent6"/>
      </w:pPr>
      <w:r>
        <w:t xml:space="preserve">                    width: 10</w:t>
      </w:r>
    </w:p>
    <w:p w14:paraId="6B65FBC3" w14:textId="77777777" w:rsidR="00CC1EC2" w:rsidRDefault="00CC1EC2" w:rsidP="0063072C">
      <w:pPr>
        <w:shd w:val="clear" w:color="auto" w:fill="70AD47" w:themeFill="accent6"/>
      </w:pPr>
      <w:r>
        <w:t xml:space="preserve">                    height: gauge2.height / 2</w:t>
      </w:r>
    </w:p>
    <w:p w14:paraId="427851DD" w14:textId="77777777" w:rsidR="00CC1EC2" w:rsidRDefault="00CC1EC2" w:rsidP="0063072C">
      <w:pPr>
        <w:shd w:val="clear" w:color="auto" w:fill="70AD47" w:themeFill="accent6"/>
      </w:pPr>
      <w:r>
        <w:t xml:space="preserve">                    color: "#05F26C"</w:t>
      </w:r>
    </w:p>
    <w:p w14:paraId="1CE96607" w14:textId="77777777" w:rsidR="00CC1EC2" w:rsidRDefault="00CC1EC2" w:rsidP="0063072C">
      <w:pPr>
        <w:shd w:val="clear" w:color="auto" w:fill="70AD47" w:themeFill="accent6"/>
      </w:pPr>
      <w:r>
        <w:t xml:space="preserve">                    radius: width / 2</w:t>
      </w:r>
    </w:p>
    <w:p w14:paraId="40FBCCBF" w14:textId="77777777" w:rsidR="00CC1EC2" w:rsidRDefault="00CC1EC2" w:rsidP="0063072C">
      <w:pPr>
        <w:shd w:val="clear" w:color="auto" w:fill="70AD47" w:themeFill="accent6"/>
      </w:pPr>
      <w:r>
        <w:t xml:space="preserve">                    antialiasing: true</w:t>
      </w:r>
    </w:p>
    <w:p w14:paraId="16EA89B1" w14:textId="00036208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3EB0F7A9" w14:textId="5177B633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2619D641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483D3682" w14:textId="77777777" w:rsidR="00CC1EC2" w:rsidRDefault="00CC1EC2" w:rsidP="0063072C">
      <w:pPr>
        <w:shd w:val="clear" w:color="auto" w:fill="70AD47" w:themeFill="accent6"/>
      </w:pPr>
    </w:p>
    <w:p w14:paraId="6F60EA39" w14:textId="77777777" w:rsidR="00CC1EC2" w:rsidRDefault="00CC1EC2" w:rsidP="0063072C">
      <w:pPr>
        <w:shd w:val="clear" w:color="auto" w:fill="70AD47" w:themeFill="accent6"/>
      </w:pPr>
      <w:r>
        <w:t xml:space="preserve">                Text {</w:t>
      </w:r>
    </w:p>
    <w:p w14:paraId="7406741B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36A12320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5ECD4B14" w14:textId="77777777" w:rsidR="00CC1EC2" w:rsidRDefault="00CC1EC2" w:rsidP="0063072C">
      <w:pPr>
        <w:shd w:val="clear" w:color="auto" w:fill="70AD47" w:themeFill="accent6"/>
      </w:pPr>
      <w:r>
        <w:t xml:space="preserve">                    rotation: 180</w:t>
      </w:r>
    </w:p>
    <w:p w14:paraId="04C630E9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424F0AAC" w14:textId="77777777" w:rsidR="00CC1EC2" w:rsidRDefault="00CC1EC2" w:rsidP="0063072C">
      <w:pPr>
        <w:shd w:val="clear" w:color="auto" w:fill="70AD47" w:themeFill="accent6"/>
      </w:pPr>
      <w:r>
        <w:t xml:space="preserve">                    color: "white"</w:t>
      </w:r>
    </w:p>
    <w:p w14:paraId="6D5952E1" w14:textId="77777777" w:rsidR="00CC1EC2" w:rsidRDefault="00CC1EC2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16CD7F3F" w14:textId="77446C81" w:rsidR="00CC1EC2" w:rsidRDefault="00CC1EC2" w:rsidP="0063072C">
      <w:pPr>
        <w:shd w:val="clear" w:color="auto" w:fill="70AD47" w:themeFill="accent6"/>
      </w:pPr>
      <w:r>
        <w:tab/>
      </w:r>
      <w:r w:rsidR="00CC2A80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49750F4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1C097BE8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6728C620" w14:textId="72B56FC1" w:rsidR="00CC1EC2" w:rsidRDefault="00CC1EC2" w:rsidP="0063072C">
      <w:pPr>
        <w:shd w:val="clear" w:color="auto" w:fill="70AD47" w:themeFill="accent6"/>
      </w:pPr>
      <w:r>
        <w:lastRenderedPageBreak/>
        <w:t xml:space="preserve">            </w:t>
      </w:r>
    </w:p>
    <w:p w14:paraId="2245A41A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4B53131" w14:textId="79EAF56B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162D040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5800A1F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2B5157C5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AA0E366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3940C128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043EF41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gauge2.value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409E4F53" w14:textId="794FD4D4" w:rsidR="00CC1EC2" w:rsidRDefault="00CC1EC2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1E9E708C" w14:textId="28190CE8" w:rsidR="00CC1EC2" w:rsidRDefault="00CC1EC2" w:rsidP="0063072C">
      <w:pPr>
        <w:shd w:val="clear" w:color="auto" w:fill="70AD47" w:themeFill="accent6"/>
      </w:pPr>
      <w:r>
        <w:tab/>
        <w:t>}</w:t>
      </w:r>
    </w:p>
    <w:p w14:paraId="61A367AA" w14:textId="600303C7" w:rsidR="00BE58DA" w:rsidRDefault="00BE58DA" w:rsidP="0068425A">
      <w:pPr>
        <w:shd w:val="clear" w:color="auto" w:fill="70AD47" w:themeFill="accent6"/>
      </w:pPr>
    </w:p>
    <w:p w14:paraId="4CDE1EC7" w14:textId="004FA35F" w:rsidR="007F7C69" w:rsidRDefault="007F7C69" w:rsidP="007F7C69"/>
    <w:p w14:paraId="0A3B1648" w14:textId="17D2866D" w:rsidR="007F7C69" w:rsidRDefault="007F7C69" w:rsidP="007F7C69"/>
    <w:p w14:paraId="027BC348" w14:textId="60FF5485" w:rsidR="007F7C69" w:rsidRDefault="007F7C69" w:rsidP="007F7C69"/>
    <w:p w14:paraId="3E5A4CB8" w14:textId="293E1233" w:rsidR="007F7C69" w:rsidRDefault="007F7C69" w:rsidP="007F7C69"/>
    <w:p w14:paraId="4D4D02D2" w14:textId="1E721965" w:rsidR="007F7C69" w:rsidRDefault="007F7C69" w:rsidP="007F7C69"/>
    <w:p w14:paraId="1A44E8C6" w14:textId="60A2A66E" w:rsidR="007F7C69" w:rsidRDefault="007F7C69" w:rsidP="007F7C69"/>
    <w:p w14:paraId="5AD7B422" w14:textId="202664F4" w:rsidR="007F7C69" w:rsidRDefault="007F7C69" w:rsidP="007F7C69"/>
    <w:p w14:paraId="7BFBADFE" w14:textId="014EE2D0" w:rsidR="007F7C69" w:rsidRDefault="007F7C69" w:rsidP="007F7C69"/>
    <w:p w14:paraId="4A5FEAA7" w14:textId="5CB9DF23" w:rsidR="007F7C69" w:rsidRDefault="007F7C69" w:rsidP="007F7C69"/>
    <w:p w14:paraId="61B2182E" w14:textId="08568E15" w:rsidR="007F7C69" w:rsidRDefault="007F7C69" w:rsidP="007F7C69"/>
    <w:p w14:paraId="7B956848" w14:textId="2DCE9C40" w:rsidR="007F7C69" w:rsidRDefault="007F7C69" w:rsidP="007F7C69"/>
    <w:p w14:paraId="6A4D1418" w14:textId="2A08DC8C" w:rsidR="007F7C69" w:rsidRDefault="007F7C69" w:rsidP="007F7C69"/>
    <w:p w14:paraId="3101BC0E" w14:textId="2A982CB8" w:rsidR="007F7C69" w:rsidRDefault="007F7C69" w:rsidP="007F7C69"/>
    <w:p w14:paraId="35B2670F" w14:textId="77777777" w:rsidR="007F7C69" w:rsidRDefault="007F7C69" w:rsidP="007F7C69"/>
    <w:p w14:paraId="27DC2C14" w14:textId="4D443626" w:rsidR="00BE58DA" w:rsidRDefault="00BE58DA" w:rsidP="00BE58DA">
      <w:pPr>
        <w:pStyle w:val="Heading1"/>
      </w:pPr>
      <w:bookmarkStart w:id="54" w:name="_Toc125196660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4 :</w:t>
      </w:r>
      <w:proofErr w:type="gramEnd"/>
      <w:r>
        <w:t xml:space="preserve"> Analog Output</w:t>
      </w:r>
      <w:bookmarkEnd w:id="54"/>
    </w:p>
    <w:p w14:paraId="1B8698B8" w14:textId="77777777" w:rsidR="00474960" w:rsidRDefault="00474960" w:rsidP="00BE58DA"/>
    <w:p w14:paraId="6589C86A" w14:textId="5F85C3DF" w:rsidR="009B11BF" w:rsidRDefault="00C22400" w:rsidP="00474960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led </w:t>
      </w:r>
      <w:proofErr w:type="spellStart"/>
      <w:r>
        <w:t>pw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721EEF9F" w14:textId="29B83BD9" w:rsidR="00BE58DA" w:rsidRDefault="00BE58DA" w:rsidP="00BE58DA">
      <w:pPr>
        <w:pStyle w:val="Heading2"/>
      </w:pPr>
      <w:bookmarkStart w:id="55" w:name="_Toc125196661"/>
      <w:r>
        <w:t>Basic</w:t>
      </w:r>
      <w:bookmarkEnd w:id="55"/>
    </w:p>
    <w:p w14:paraId="1BDCB4A6" w14:textId="66B29A01" w:rsidR="009B11BF" w:rsidRDefault="009B11BF" w:rsidP="009B11BF">
      <w:r>
        <w:t xml:space="preserve">Hasil </w:t>
      </w:r>
      <w:proofErr w:type="gramStart"/>
      <w:r>
        <w:t>Akhir :</w:t>
      </w:r>
      <w:proofErr w:type="gramEnd"/>
    </w:p>
    <w:p w14:paraId="6CCB0143" w14:textId="7A55C632" w:rsidR="009B11BF" w:rsidRPr="009B11BF" w:rsidRDefault="002162E3" w:rsidP="002162E3">
      <w:pPr>
        <w:jc w:val="center"/>
      </w:pPr>
      <w:r w:rsidRPr="002162E3">
        <w:rPr>
          <w:noProof/>
        </w:rPr>
        <w:drawing>
          <wp:inline distT="0" distB="0" distL="0" distR="0" wp14:anchorId="47A1561D" wp14:editId="3C640729">
            <wp:extent cx="2404287" cy="2571750"/>
            <wp:effectExtent l="0" t="0" r="0" b="0"/>
            <wp:docPr id="4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D5A2D28-6476-414E-812D-38EF4F06CB1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D5A2D28-6476-414E-812D-38EF4F06CB1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407649" cy="2575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B9F9F" w14:textId="38AD0400" w:rsidR="00BE58DA" w:rsidRDefault="00BE58DA" w:rsidP="00BE58DA">
      <w:pPr>
        <w:pStyle w:val="Heading3"/>
      </w:pPr>
      <w:bookmarkStart w:id="56" w:name="_Toc125196662"/>
      <w:r>
        <w:t>Program Ladder</w:t>
      </w:r>
      <w:bookmarkEnd w:id="56"/>
    </w:p>
    <w:p w14:paraId="607F3C9B" w14:textId="71D45312" w:rsidR="003758E3" w:rsidRDefault="00490DB2" w:rsidP="003758E3">
      <w:r w:rsidRPr="00490DB2">
        <w:rPr>
          <w:noProof/>
        </w:rPr>
        <w:drawing>
          <wp:inline distT="0" distB="0" distL="0" distR="0" wp14:anchorId="3111C0CD" wp14:editId="4F1BAD06">
            <wp:extent cx="5943600" cy="1667510"/>
            <wp:effectExtent l="0" t="0" r="0" b="889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3D731" w14:textId="77777777" w:rsidR="00474960" w:rsidRPr="003758E3" w:rsidRDefault="00474960" w:rsidP="003758E3"/>
    <w:p w14:paraId="2F877027" w14:textId="05E65BCA" w:rsidR="00BE58DA" w:rsidRDefault="00BE58DA" w:rsidP="00BE58DA">
      <w:pPr>
        <w:pStyle w:val="Heading3"/>
      </w:pPr>
      <w:bookmarkStart w:id="57" w:name="_Toc125196663"/>
      <w:r>
        <w:t>Program Python</w:t>
      </w:r>
      <w:bookmarkEnd w:id="57"/>
    </w:p>
    <w:p w14:paraId="715BFA25" w14:textId="77777777" w:rsidR="00C508E9" w:rsidRPr="00C508E9" w:rsidRDefault="00C508E9" w:rsidP="00C508E9"/>
    <w:p w14:paraId="6EC5606C" w14:textId="77777777" w:rsidR="00C4733C" w:rsidRDefault="00C4733C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10FDD5" w14:textId="77777777" w:rsidR="00C4733C" w:rsidRDefault="00C4733C" w:rsidP="0063072C">
      <w:pPr>
        <w:shd w:val="clear" w:color="auto" w:fill="1F3864" w:themeFill="accent1" w:themeFillShade="80"/>
      </w:pPr>
    </w:p>
    <w:p w14:paraId="17E68BC1" w14:textId="77777777" w:rsidR="00C4733C" w:rsidRDefault="00C4733C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28C2782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55D46923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0D2456C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2DBE2BAF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739E9E2E" w14:textId="77777777" w:rsidR="00C4733C" w:rsidRDefault="00C4733C" w:rsidP="0063072C">
      <w:pPr>
        <w:shd w:val="clear" w:color="auto" w:fill="1F3864" w:themeFill="accent1" w:themeFillShade="80"/>
      </w:pPr>
      <w:r>
        <w:t>from PyQt5.QtWidgets import *</w:t>
      </w:r>
    </w:p>
    <w:p w14:paraId="27274119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7F935A0" w14:textId="77777777" w:rsidR="00C4733C" w:rsidRDefault="00C4733C" w:rsidP="0063072C">
      <w:pPr>
        <w:shd w:val="clear" w:color="auto" w:fill="1F3864" w:themeFill="accent1" w:themeFillShade="80"/>
      </w:pPr>
      <w:r>
        <w:t>import sys</w:t>
      </w:r>
    </w:p>
    <w:p w14:paraId="1E8AF0ED" w14:textId="77777777" w:rsidR="00C4733C" w:rsidRDefault="00C4733C" w:rsidP="0063072C">
      <w:pPr>
        <w:shd w:val="clear" w:color="auto" w:fill="1F3864" w:themeFill="accent1" w:themeFillShade="80"/>
      </w:pPr>
      <w:r>
        <w:t>import threading</w:t>
      </w:r>
    </w:p>
    <w:p w14:paraId="5349779B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47E6866" w14:textId="77777777" w:rsidR="00C4733C" w:rsidRDefault="00C4733C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7EAE5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37B24D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36420BA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EC6BA13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8DD36A8" w14:textId="77777777" w:rsidR="00C4733C" w:rsidRDefault="00C4733C" w:rsidP="0063072C">
      <w:pPr>
        <w:shd w:val="clear" w:color="auto" w:fill="1F3864" w:themeFill="accent1" w:themeFillShade="80"/>
      </w:pPr>
      <w:r>
        <w:t>import serial</w:t>
      </w:r>
    </w:p>
    <w:p w14:paraId="69869702" w14:textId="77777777" w:rsidR="00C4733C" w:rsidRDefault="00C4733C" w:rsidP="0063072C">
      <w:pPr>
        <w:shd w:val="clear" w:color="auto" w:fill="1F3864" w:themeFill="accent1" w:themeFillShade="80"/>
      </w:pPr>
      <w:r>
        <w:t>import time</w:t>
      </w:r>
    </w:p>
    <w:p w14:paraId="6B5C089B" w14:textId="77777777" w:rsidR="00C4733C" w:rsidRDefault="00C4733C" w:rsidP="0063072C">
      <w:pPr>
        <w:shd w:val="clear" w:color="auto" w:fill="1F3864" w:themeFill="accent1" w:themeFillShade="80"/>
      </w:pPr>
      <w:r>
        <w:t>##########################################</w:t>
      </w:r>
    </w:p>
    <w:p w14:paraId="44C31D31" w14:textId="77777777" w:rsidR="00C4733C" w:rsidRDefault="00C4733C" w:rsidP="0063072C">
      <w:pPr>
        <w:shd w:val="clear" w:color="auto" w:fill="1F3864" w:themeFill="accent1" w:themeFillShade="80"/>
      </w:pPr>
      <w:r>
        <w:t>slider = ""</w:t>
      </w:r>
    </w:p>
    <w:p w14:paraId="0C43B673" w14:textId="77777777" w:rsidR="00C4733C" w:rsidRDefault="00C4733C" w:rsidP="0063072C">
      <w:pPr>
        <w:shd w:val="clear" w:color="auto" w:fill="1F3864" w:themeFill="accent1" w:themeFillShade="80"/>
      </w:pPr>
    </w:p>
    <w:p w14:paraId="1CBAFE7F" w14:textId="77777777" w:rsidR="00C4733C" w:rsidRDefault="00C4733C" w:rsidP="0063072C">
      <w:pPr>
        <w:shd w:val="clear" w:color="auto" w:fill="1F3864" w:themeFill="accent1" w:themeFillShade="80"/>
      </w:pPr>
    </w:p>
    <w:p w14:paraId="4CC201C3" w14:textId="77777777" w:rsidR="00C4733C" w:rsidRDefault="00C4733C" w:rsidP="0063072C">
      <w:pPr>
        <w:shd w:val="clear" w:color="auto" w:fill="1F3864" w:themeFill="accent1" w:themeFillShade="80"/>
      </w:pPr>
    </w:p>
    <w:p w14:paraId="49CA7573" w14:textId="77777777" w:rsidR="00C4733C" w:rsidRDefault="00C4733C" w:rsidP="0063072C">
      <w:pPr>
        <w:shd w:val="clear" w:color="auto" w:fill="1F3864" w:themeFill="accent1" w:themeFillShade="80"/>
      </w:pPr>
    </w:p>
    <w:p w14:paraId="77088DEC" w14:textId="77777777" w:rsidR="00C4733C" w:rsidRDefault="00C4733C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E398C13" w14:textId="77777777" w:rsidR="00C4733C" w:rsidRDefault="00C4733C" w:rsidP="0063072C">
      <w:pPr>
        <w:shd w:val="clear" w:color="auto" w:fill="1F3864" w:themeFill="accent1" w:themeFillShade="80"/>
      </w:pPr>
    </w:p>
    <w:p w14:paraId="20BF79C4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CAF04E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115C14AC" w14:textId="77777777" w:rsidR="00C4733C" w:rsidRDefault="00C4733C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491BC9D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FD9A5E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17DEFD" w14:textId="77777777" w:rsidR="00C4733C" w:rsidRDefault="00C4733C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7D27DC0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612F39E4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BCCC581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9C1D25C" w14:textId="77777777" w:rsidR="00C4733C" w:rsidRDefault="00C4733C" w:rsidP="0063072C">
      <w:pPr>
        <w:shd w:val="clear" w:color="auto" w:fill="1F3864" w:themeFill="accent1" w:themeFillShade="80"/>
      </w:pPr>
      <w:r>
        <w:t xml:space="preserve">    else:</w:t>
      </w:r>
    </w:p>
    <w:p w14:paraId="0BAFEDDD" w14:textId="77777777" w:rsidR="00C4733C" w:rsidRDefault="00C4733C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7744F3F9" w14:textId="77777777" w:rsidR="00C4733C" w:rsidRDefault="00C4733C" w:rsidP="0063072C">
      <w:pPr>
        <w:shd w:val="clear" w:color="auto" w:fill="1F3864" w:themeFill="accent1" w:themeFillShade="80"/>
      </w:pPr>
    </w:p>
    <w:p w14:paraId="2B509C9B" w14:textId="77777777" w:rsidR="00C4733C" w:rsidRDefault="00C4733C" w:rsidP="0063072C">
      <w:pPr>
        <w:shd w:val="clear" w:color="auto" w:fill="1F3864" w:themeFill="accent1" w:themeFillShade="80"/>
      </w:pPr>
      <w:r>
        <w:t xml:space="preserve">    result = []</w:t>
      </w:r>
    </w:p>
    <w:p w14:paraId="4E94B79B" w14:textId="77777777" w:rsidR="00C4733C" w:rsidRDefault="00C4733C" w:rsidP="0063072C">
      <w:pPr>
        <w:shd w:val="clear" w:color="auto" w:fill="1F3864" w:themeFill="accent1" w:themeFillShade="80"/>
      </w:pPr>
      <w:r>
        <w:t xml:space="preserve">    for port in ports:</w:t>
      </w:r>
    </w:p>
    <w:p w14:paraId="3A549238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597A51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4488F5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5348FA8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5C77F4D9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91A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F74A949" w14:textId="77777777" w:rsidR="00C4733C" w:rsidRDefault="00C4733C" w:rsidP="0063072C">
      <w:pPr>
        <w:shd w:val="clear" w:color="auto" w:fill="1F3864" w:themeFill="accent1" w:themeFillShade="80"/>
      </w:pPr>
      <w:r>
        <w:t xml:space="preserve">    return result</w:t>
      </w:r>
    </w:p>
    <w:p w14:paraId="698F575F" w14:textId="77777777" w:rsidR="00C4733C" w:rsidRDefault="00C4733C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3B17B4A6" w14:textId="77777777" w:rsidR="00C4733C" w:rsidRDefault="00C4733C" w:rsidP="0063072C">
      <w:pPr>
        <w:shd w:val="clear" w:color="auto" w:fill="1F3864" w:themeFill="accent1" w:themeFillShade="80"/>
      </w:pPr>
    </w:p>
    <w:p w14:paraId="177A15AE" w14:textId="77777777" w:rsidR="00C4733C" w:rsidRDefault="00C4733C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19E71BA" w14:textId="77777777" w:rsidR="00C4733C" w:rsidRDefault="00C4733C" w:rsidP="0063072C">
      <w:pPr>
        <w:shd w:val="clear" w:color="auto" w:fill="1F3864" w:themeFill="accent1" w:themeFillShade="80"/>
      </w:pPr>
    </w:p>
    <w:p w14:paraId="767DCB47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2EC5369" w14:textId="77777777" w:rsidR="00C4733C" w:rsidRDefault="00C4733C" w:rsidP="0063072C">
      <w:pPr>
        <w:shd w:val="clear" w:color="auto" w:fill="1F3864" w:themeFill="accent1" w:themeFillShade="80"/>
      </w:pPr>
    </w:p>
    <w:p w14:paraId="4F48BD48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49260B4" w14:textId="77777777" w:rsidR="00C4733C" w:rsidRDefault="00C4733C" w:rsidP="0063072C">
      <w:pPr>
        <w:shd w:val="clear" w:color="auto" w:fill="1F3864" w:themeFill="accent1" w:themeFillShade="80"/>
      </w:pPr>
    </w:p>
    <w:p w14:paraId="6E94A24B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57230D55" w14:textId="77777777" w:rsidR="00C4733C" w:rsidRDefault="00C4733C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6C359E8" w14:textId="77777777" w:rsidR="00C4733C" w:rsidRDefault="00C4733C" w:rsidP="0063072C">
      <w:pPr>
        <w:shd w:val="clear" w:color="auto" w:fill="1F3864" w:themeFill="accent1" w:themeFillShade="80"/>
      </w:pPr>
    </w:p>
    <w:p w14:paraId="3F5D05ED" w14:textId="77777777" w:rsidR="00C4733C" w:rsidRDefault="00C4733C" w:rsidP="0063072C">
      <w:pPr>
        <w:shd w:val="clear" w:color="auto" w:fill="1F3864" w:themeFill="accent1" w:themeFillShade="80"/>
      </w:pPr>
    </w:p>
    <w:p w14:paraId="6EB93D9F" w14:textId="77777777" w:rsidR="00C4733C" w:rsidRDefault="00C4733C" w:rsidP="0063072C">
      <w:pPr>
        <w:shd w:val="clear" w:color="auto" w:fill="1F3864" w:themeFill="accent1" w:themeFillShade="80"/>
      </w:pPr>
    </w:p>
    <w:p w14:paraId="537DE583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FDAAA09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2B9CDC6" w14:textId="77777777" w:rsidR="00C4733C" w:rsidRDefault="00C4733C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D17E8BD" w14:textId="77777777" w:rsidR="00C4733C" w:rsidRDefault="00C4733C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488343" w14:textId="77777777" w:rsidR="00C4733C" w:rsidRDefault="00C4733C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5DE06AB1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56A01D7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4ED53A0B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520A6E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0AF4C1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500647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1BE54DC2" w14:textId="77777777" w:rsidR="00C4733C" w:rsidRDefault="00C4733C" w:rsidP="0063072C">
      <w:pPr>
        <w:shd w:val="clear" w:color="auto" w:fill="1F3864" w:themeFill="accent1" w:themeFillShade="80"/>
      </w:pPr>
      <w:r>
        <w:t xml:space="preserve">    @pyqtSlot(int)</w:t>
      </w:r>
    </w:p>
    <w:p w14:paraId="46E4DF19" w14:textId="77777777" w:rsidR="00C4733C" w:rsidRDefault="00C4733C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54F90D5" w14:textId="77777777" w:rsidR="00C4733C" w:rsidRDefault="00C4733C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6874118B" w14:textId="77777777" w:rsidR="00C4733C" w:rsidRDefault="00C4733C" w:rsidP="0063072C">
      <w:pPr>
        <w:shd w:val="clear" w:color="auto" w:fill="1F3864" w:themeFill="accent1" w:themeFillShade="80"/>
      </w:pPr>
      <w:r>
        <w:t xml:space="preserve">        global slider</w:t>
      </w:r>
    </w:p>
    <w:p w14:paraId="47D1FD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slider = message</w:t>
      </w:r>
    </w:p>
    <w:p w14:paraId="5DF14933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C920BC3" w14:textId="77777777" w:rsidR="00C4733C" w:rsidRDefault="00C4733C" w:rsidP="0063072C">
      <w:pPr>
        <w:shd w:val="clear" w:color="auto" w:fill="1F3864" w:themeFill="accent1" w:themeFillShade="80"/>
      </w:pPr>
    </w:p>
    <w:p w14:paraId="59D9F056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8E5EB6F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request</w:t>
      </w:r>
    </w:p>
    <w:p w14:paraId="4785D325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40219C4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global analog</w:t>
      </w:r>
    </w:p>
    <w:p w14:paraId="0FA3608D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9BBCDE1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4D5DD40" w14:textId="77777777" w:rsidR="00C4733C" w:rsidRDefault="00C4733C" w:rsidP="0063072C">
      <w:pPr>
        <w:shd w:val="clear" w:color="auto" w:fill="1F3864" w:themeFill="accent1" w:themeFillShade="80"/>
      </w:pPr>
      <w:r>
        <w:t xml:space="preserve">    while True:</w:t>
      </w:r>
    </w:p>
    <w:p w14:paraId="1B958FAF" w14:textId="77777777" w:rsidR="00C4733C" w:rsidRDefault="00C4733C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3B5DF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34185D2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03B7834A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323451A1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1C2C4A40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</w:p>
    <w:p w14:paraId="6A292964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:</w:t>
      </w:r>
    </w:p>
    <w:p w14:paraId="4825C2FF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BB694BD" w14:textId="77777777" w:rsidR="00C4733C" w:rsidRDefault="00C4733C" w:rsidP="0063072C">
      <w:pPr>
        <w:shd w:val="clear" w:color="auto" w:fill="1F3864" w:themeFill="accent1" w:themeFillShade="80"/>
      </w:pPr>
    </w:p>
    <w:p w14:paraId="56750A46" w14:textId="77777777" w:rsidR="00C4733C" w:rsidRDefault="00C4733C" w:rsidP="0063072C">
      <w:pPr>
        <w:shd w:val="clear" w:color="auto" w:fill="1F3864" w:themeFill="accent1" w:themeFillShade="80"/>
      </w:pPr>
    </w:p>
    <w:p w14:paraId="631803C2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B550BA2" w14:textId="77777777" w:rsidR="00C4733C" w:rsidRDefault="00C4733C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AC1DBD" w14:textId="77777777" w:rsidR="00C4733C" w:rsidRDefault="00C4733C" w:rsidP="0063072C">
      <w:pPr>
        <w:shd w:val="clear" w:color="auto" w:fill="1F3864" w:themeFill="accent1" w:themeFillShade="80"/>
      </w:pPr>
      <w:r>
        <w:t>if __name__ == "__main__":</w:t>
      </w:r>
    </w:p>
    <w:p w14:paraId="7DFDDE55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F475AB1" w14:textId="77777777" w:rsidR="00C4733C" w:rsidRDefault="00C4733C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F6EFCDC" w14:textId="77777777" w:rsidR="00C4733C" w:rsidRDefault="00C4733C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FE7657B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B2CE632" w14:textId="77777777" w:rsidR="00C4733C" w:rsidRDefault="00C4733C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487BCB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65FAD4A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96FFBB1" w14:textId="6AFFB46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EB8D1BF" w14:textId="4F46744A" w:rsidR="0034504D" w:rsidRDefault="0034504D" w:rsidP="0063072C">
      <w:pPr>
        <w:shd w:val="clear" w:color="auto" w:fill="1F3864" w:themeFill="accent1" w:themeFillShade="80"/>
      </w:pPr>
    </w:p>
    <w:p w14:paraId="5CE80EBA" w14:textId="77777777" w:rsidR="0034504D" w:rsidRPr="00C4733C" w:rsidRDefault="0034504D" w:rsidP="0063072C">
      <w:pPr>
        <w:shd w:val="clear" w:color="auto" w:fill="1F3864" w:themeFill="accent1" w:themeFillShade="80"/>
      </w:pPr>
    </w:p>
    <w:p w14:paraId="79E65664" w14:textId="77777777" w:rsidR="00BE58DA" w:rsidRDefault="00BE58DA" w:rsidP="00BE58DA">
      <w:pPr>
        <w:pStyle w:val="Heading3"/>
      </w:pPr>
      <w:bookmarkStart w:id="58" w:name="_Toc125196664"/>
      <w:r>
        <w:lastRenderedPageBreak/>
        <w:t>Program QML</w:t>
      </w:r>
      <w:bookmarkEnd w:id="58"/>
    </w:p>
    <w:p w14:paraId="148D2C72" w14:textId="70984C42" w:rsidR="00BE58DA" w:rsidRDefault="00BE58DA" w:rsidP="00BE58DA"/>
    <w:p w14:paraId="3ED010CF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F21A1C6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58481B32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1482714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81002E8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94C538E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02E16D2" w14:textId="77777777" w:rsidR="00C508E9" w:rsidRDefault="00C508E9" w:rsidP="0063072C">
      <w:pPr>
        <w:shd w:val="clear" w:color="auto" w:fill="70AD47" w:themeFill="accent6"/>
      </w:pPr>
    </w:p>
    <w:p w14:paraId="132E64E3" w14:textId="77777777" w:rsidR="00C508E9" w:rsidRDefault="00C508E9" w:rsidP="0063072C">
      <w:pPr>
        <w:shd w:val="clear" w:color="auto" w:fill="70AD47" w:themeFill="accent6"/>
      </w:pPr>
    </w:p>
    <w:p w14:paraId="75E10FD5" w14:textId="77777777" w:rsidR="00C508E9" w:rsidRDefault="00C508E9" w:rsidP="0063072C">
      <w:pPr>
        <w:shd w:val="clear" w:color="auto" w:fill="70AD47" w:themeFill="accent6"/>
      </w:pPr>
      <w:r>
        <w:t>Window {</w:t>
      </w:r>
    </w:p>
    <w:p w14:paraId="5629677F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D745C90" w14:textId="77777777" w:rsidR="00C508E9" w:rsidRDefault="00C508E9" w:rsidP="0063072C">
      <w:pPr>
        <w:shd w:val="clear" w:color="auto" w:fill="70AD47" w:themeFill="accent6"/>
      </w:pPr>
      <w:r>
        <w:tab/>
        <w:t>width: 400</w:t>
      </w:r>
    </w:p>
    <w:p w14:paraId="440FC998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CB5986C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4DA536A8" w14:textId="6EB4CE98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562EB98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9912CF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3177CCCA" w14:textId="77777777" w:rsidR="00C508E9" w:rsidRDefault="00C508E9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5BF823EB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5986D399" w14:textId="29668D3D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24707DA2" w14:textId="5E4525EA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A907CA8" w14:textId="77777777" w:rsidR="00C508E9" w:rsidRDefault="00C508E9" w:rsidP="0063072C">
      <w:pPr>
        <w:shd w:val="clear" w:color="auto" w:fill="70AD47" w:themeFill="accent6"/>
      </w:pPr>
      <w:r>
        <w:tab/>
      </w:r>
    </w:p>
    <w:p w14:paraId="640AF379" w14:textId="77777777" w:rsidR="00C508E9" w:rsidRDefault="00C508E9" w:rsidP="0063072C">
      <w:pPr>
        <w:shd w:val="clear" w:color="auto" w:fill="70AD47" w:themeFill="accent6"/>
      </w:pPr>
      <w:r>
        <w:tab/>
        <w:t>Slider {</w:t>
      </w:r>
    </w:p>
    <w:p w14:paraId="132B5CE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slider</w:t>
      </w:r>
    </w:p>
    <w:p w14:paraId="0196B0C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x: 10</w:t>
      </w:r>
    </w:p>
    <w:p w14:paraId="0D088D0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y: 70</w:t>
      </w:r>
    </w:p>
    <w:p w14:paraId="1C15F027" w14:textId="77777777" w:rsidR="00C508E9" w:rsidRDefault="00C508E9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10AABB29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00DACB75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4BC0222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from: 0</w:t>
      </w:r>
    </w:p>
    <w:p w14:paraId="01417703" w14:textId="46116CCD" w:rsidR="00C508E9" w:rsidRDefault="00C508E9" w:rsidP="0063072C">
      <w:pPr>
        <w:shd w:val="clear" w:color="auto" w:fill="70AD47" w:themeFill="accent6"/>
      </w:pPr>
      <w:r>
        <w:tab/>
      </w:r>
      <w:r>
        <w:tab/>
        <w:t>to: 100</w:t>
      </w:r>
      <w:r>
        <w:tab/>
      </w:r>
    </w:p>
    <w:p w14:paraId="7CE00892" w14:textId="7880946F" w:rsidR="00C508E9" w:rsidRDefault="00C508E9" w:rsidP="0063072C">
      <w:pPr>
        <w:shd w:val="clear" w:color="auto" w:fill="70AD47" w:themeFill="accent6"/>
      </w:pPr>
      <w:r>
        <w:tab/>
        <w:t>}</w:t>
      </w:r>
    </w:p>
    <w:p w14:paraId="39B5BB88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BE818DE" w14:textId="3DAF5F46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620EA28F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67F44B4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3B7B97CA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0F7AF78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B76B30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</w:t>
      </w:r>
      <w:proofErr w:type="spellStart"/>
      <w:r>
        <w:t>slider.value</w:t>
      </w:r>
      <w:proofErr w:type="spellEnd"/>
      <w:r>
        <w:t>)</w:t>
      </w:r>
    </w:p>
    <w:p w14:paraId="29505F7E" w14:textId="0A3DB186" w:rsidR="00C508E9" w:rsidRDefault="00C508E9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3A221274" w14:textId="11CA4408" w:rsidR="00C508E9" w:rsidRDefault="00C508E9" w:rsidP="0063072C">
      <w:pPr>
        <w:shd w:val="clear" w:color="auto" w:fill="70AD47" w:themeFill="accent6"/>
      </w:pPr>
      <w:r>
        <w:tab/>
        <w:t>}</w:t>
      </w:r>
    </w:p>
    <w:p w14:paraId="06EEDD78" w14:textId="27B9F33A" w:rsidR="00BE58DA" w:rsidRDefault="00C508E9" w:rsidP="0068425A">
      <w:pPr>
        <w:shd w:val="clear" w:color="auto" w:fill="70AD47" w:themeFill="accent6"/>
      </w:pPr>
      <w:r>
        <w:t>}</w:t>
      </w:r>
    </w:p>
    <w:p w14:paraId="23B4C686" w14:textId="6930BCF9" w:rsidR="00B26E60" w:rsidRDefault="00B26E60" w:rsidP="00B26E60"/>
    <w:p w14:paraId="0DCE8270" w14:textId="77777777" w:rsidR="00B26E60" w:rsidRDefault="00B26E60" w:rsidP="00B26E60"/>
    <w:p w14:paraId="14B30616" w14:textId="08356BB6" w:rsidR="00BE58DA" w:rsidRDefault="00BE58DA" w:rsidP="00BE58DA">
      <w:pPr>
        <w:pStyle w:val="Heading2"/>
      </w:pPr>
      <w:bookmarkStart w:id="59" w:name="_Toc125196665"/>
      <w:r>
        <w:t>Customize</w:t>
      </w:r>
      <w:bookmarkEnd w:id="59"/>
    </w:p>
    <w:p w14:paraId="0471CA23" w14:textId="77777777" w:rsidR="00036BAE" w:rsidRPr="00036BAE" w:rsidRDefault="00036BAE" w:rsidP="00036BAE"/>
    <w:p w14:paraId="221B310C" w14:textId="77777777" w:rsidR="00036BAE" w:rsidRPr="00063639" w:rsidRDefault="00036BAE" w:rsidP="00036BAE">
      <w:proofErr w:type="spellStart"/>
      <w:proofErr w:type="gramStart"/>
      <w:r w:rsidRPr="00063639">
        <w:rPr>
          <w:color w:val="FF0000"/>
        </w:rPr>
        <w:t>Catatan</w:t>
      </w:r>
      <w:proofErr w:type="spellEnd"/>
      <w:r w:rsidRPr="00063639">
        <w:rPr>
          <w:color w:val="FF0000"/>
        </w:rPr>
        <w:t xml:space="preserve"> :</w:t>
      </w:r>
      <w:proofErr w:type="gram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masukkan</w:t>
      </w:r>
      <w:proofErr w:type="spellEnd"/>
      <w:r w:rsidRPr="00063639">
        <w:rPr>
          <w:color w:val="FF0000"/>
        </w:rPr>
        <w:t xml:space="preserve"> folder “controls” </w:t>
      </w:r>
      <w:proofErr w:type="spellStart"/>
      <w:r w:rsidRPr="00063639">
        <w:rPr>
          <w:color w:val="FF0000"/>
        </w:rPr>
        <w:t>terlebih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dahulu</w:t>
      </w:r>
      <w:proofErr w:type="spellEnd"/>
      <w:r w:rsidRPr="00063639">
        <w:rPr>
          <w:color w:val="FF0000"/>
        </w:rPr>
        <w:t xml:space="preserve"> agar </w:t>
      </w:r>
      <w:proofErr w:type="spellStart"/>
      <w:r w:rsidRPr="00063639">
        <w:rPr>
          <w:color w:val="FF0000"/>
        </w:rPr>
        <w:t>circularSlider</w:t>
      </w:r>
      <w:proofErr w:type="spellEnd"/>
      <w:r w:rsidRPr="00063639">
        <w:rPr>
          <w:color w:val="FF0000"/>
        </w:rPr>
        <w:t xml:space="preserve"> di </w:t>
      </w:r>
      <w:proofErr w:type="spellStart"/>
      <w:r w:rsidRPr="00063639">
        <w:rPr>
          <w:color w:val="FF0000"/>
        </w:rPr>
        <w:t>qml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terbaca</w:t>
      </w:r>
      <w:proofErr w:type="spellEnd"/>
    </w:p>
    <w:p w14:paraId="3310AF20" w14:textId="4D3DF431" w:rsidR="00036BAE" w:rsidRDefault="003708F4" w:rsidP="00036BAE">
      <w:r>
        <w:t xml:space="preserve">Hasil </w:t>
      </w:r>
      <w:proofErr w:type="gramStart"/>
      <w:r>
        <w:t>Akhir :</w:t>
      </w:r>
      <w:proofErr w:type="gramEnd"/>
    </w:p>
    <w:p w14:paraId="5CCDDA95" w14:textId="61BA9F17" w:rsidR="003708F4" w:rsidRPr="00036BAE" w:rsidRDefault="003708F4" w:rsidP="003708F4">
      <w:pPr>
        <w:jc w:val="center"/>
      </w:pPr>
      <w:r w:rsidRPr="003708F4">
        <w:rPr>
          <w:noProof/>
        </w:rPr>
        <w:drawing>
          <wp:inline distT="0" distB="0" distL="0" distR="0" wp14:anchorId="4F76272C" wp14:editId="1B65B2F2">
            <wp:extent cx="2476500" cy="1468173"/>
            <wp:effectExtent l="0" t="0" r="0" b="0"/>
            <wp:docPr id="4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BB3BAB8-A035-47D3-BE4B-7D529AEFC70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BB3BAB8-A035-47D3-BE4B-7D529AEFC70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481415" cy="14710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D2407" w14:textId="6BC3D7D0" w:rsidR="00BE58DA" w:rsidRDefault="00BE58DA" w:rsidP="00BE58DA">
      <w:pPr>
        <w:pStyle w:val="Heading3"/>
      </w:pPr>
      <w:bookmarkStart w:id="60" w:name="_Toc125196666"/>
      <w:r>
        <w:lastRenderedPageBreak/>
        <w:t>Program Ladder</w:t>
      </w:r>
      <w:bookmarkEnd w:id="60"/>
    </w:p>
    <w:p w14:paraId="533B26FF" w14:textId="18026F93" w:rsidR="00490DB2" w:rsidRPr="00490DB2" w:rsidRDefault="00490DB2" w:rsidP="00490DB2">
      <w:r w:rsidRPr="00490DB2">
        <w:rPr>
          <w:noProof/>
        </w:rPr>
        <w:drawing>
          <wp:inline distT="0" distB="0" distL="0" distR="0" wp14:anchorId="307F2B8D" wp14:editId="5C115083">
            <wp:extent cx="5943600" cy="1667510"/>
            <wp:effectExtent l="0" t="0" r="0" b="8890"/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BF690" w14:textId="06879E59" w:rsidR="00BE58DA" w:rsidRDefault="00BE58DA" w:rsidP="00BE58DA">
      <w:pPr>
        <w:pStyle w:val="Heading3"/>
      </w:pPr>
      <w:bookmarkStart w:id="61" w:name="_Toc125196667"/>
      <w:r>
        <w:t>Program Python</w:t>
      </w:r>
      <w:bookmarkEnd w:id="61"/>
    </w:p>
    <w:p w14:paraId="1BD26625" w14:textId="71A55A8D" w:rsidR="00DF213B" w:rsidRDefault="00DF213B" w:rsidP="00DF213B"/>
    <w:p w14:paraId="7B3E0E5E" w14:textId="77777777" w:rsidR="00DF213B" w:rsidRDefault="00DF213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6BA326C" w14:textId="77777777" w:rsidR="00DF213B" w:rsidRDefault="00DF213B" w:rsidP="0063072C">
      <w:pPr>
        <w:shd w:val="clear" w:color="auto" w:fill="1F3864" w:themeFill="accent1" w:themeFillShade="80"/>
      </w:pPr>
    </w:p>
    <w:p w14:paraId="002D1FE5" w14:textId="77777777" w:rsidR="00DF213B" w:rsidRDefault="00DF213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2D52AE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BC9C9C9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74EED73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9F82EEB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112CB48E" w14:textId="77777777" w:rsidR="00DF213B" w:rsidRDefault="00DF213B" w:rsidP="0063072C">
      <w:pPr>
        <w:shd w:val="clear" w:color="auto" w:fill="1F3864" w:themeFill="accent1" w:themeFillShade="80"/>
      </w:pPr>
      <w:r>
        <w:t>from PyQt5.QtWidgets import *</w:t>
      </w:r>
    </w:p>
    <w:p w14:paraId="7B17747D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DDCD57F" w14:textId="77777777" w:rsidR="00DF213B" w:rsidRDefault="00DF213B" w:rsidP="0063072C">
      <w:pPr>
        <w:shd w:val="clear" w:color="auto" w:fill="1F3864" w:themeFill="accent1" w:themeFillShade="80"/>
      </w:pPr>
      <w:r>
        <w:t>import sys</w:t>
      </w:r>
    </w:p>
    <w:p w14:paraId="2BF74D2B" w14:textId="77777777" w:rsidR="00DF213B" w:rsidRDefault="00DF213B" w:rsidP="0063072C">
      <w:pPr>
        <w:shd w:val="clear" w:color="auto" w:fill="1F3864" w:themeFill="accent1" w:themeFillShade="80"/>
      </w:pPr>
      <w:r>
        <w:t>import threading</w:t>
      </w:r>
    </w:p>
    <w:p w14:paraId="495830E7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758F64B" w14:textId="77777777" w:rsidR="00DF213B" w:rsidRDefault="00DF213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AED7610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2D6FCFB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CB419B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444BC7A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A37AF75" w14:textId="77777777" w:rsidR="00DF213B" w:rsidRDefault="00DF213B" w:rsidP="0063072C">
      <w:pPr>
        <w:shd w:val="clear" w:color="auto" w:fill="1F3864" w:themeFill="accent1" w:themeFillShade="80"/>
      </w:pPr>
      <w:r>
        <w:t>import serial</w:t>
      </w:r>
    </w:p>
    <w:p w14:paraId="3552E828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>import time</w:t>
      </w:r>
    </w:p>
    <w:p w14:paraId="48A11967" w14:textId="77777777" w:rsidR="00DF213B" w:rsidRDefault="00DF213B" w:rsidP="0063072C">
      <w:pPr>
        <w:shd w:val="clear" w:color="auto" w:fill="1F3864" w:themeFill="accent1" w:themeFillShade="80"/>
      </w:pPr>
      <w:r>
        <w:t>##########################################</w:t>
      </w:r>
    </w:p>
    <w:p w14:paraId="67585A35" w14:textId="77777777" w:rsidR="00DF213B" w:rsidRDefault="00DF213B" w:rsidP="0063072C">
      <w:pPr>
        <w:shd w:val="clear" w:color="auto" w:fill="1F3864" w:themeFill="accent1" w:themeFillShade="80"/>
      </w:pPr>
      <w:r>
        <w:t>slider = ""</w:t>
      </w:r>
    </w:p>
    <w:p w14:paraId="4389A2A2" w14:textId="77777777" w:rsidR="00DF213B" w:rsidRDefault="00DF213B" w:rsidP="0063072C">
      <w:pPr>
        <w:shd w:val="clear" w:color="auto" w:fill="1F3864" w:themeFill="accent1" w:themeFillShade="80"/>
      </w:pPr>
    </w:p>
    <w:p w14:paraId="1230F29A" w14:textId="77777777" w:rsidR="00DF213B" w:rsidRDefault="00DF213B" w:rsidP="0063072C">
      <w:pPr>
        <w:shd w:val="clear" w:color="auto" w:fill="1F3864" w:themeFill="accent1" w:themeFillShade="80"/>
      </w:pPr>
    </w:p>
    <w:p w14:paraId="7AD7B7F0" w14:textId="77777777" w:rsidR="00DF213B" w:rsidRDefault="00DF213B" w:rsidP="0063072C">
      <w:pPr>
        <w:shd w:val="clear" w:color="auto" w:fill="1F3864" w:themeFill="accent1" w:themeFillShade="80"/>
      </w:pPr>
    </w:p>
    <w:p w14:paraId="40B862A8" w14:textId="77777777" w:rsidR="00DF213B" w:rsidRDefault="00DF213B" w:rsidP="0063072C">
      <w:pPr>
        <w:shd w:val="clear" w:color="auto" w:fill="1F3864" w:themeFill="accent1" w:themeFillShade="80"/>
      </w:pPr>
    </w:p>
    <w:p w14:paraId="7CAD933B" w14:textId="77777777" w:rsidR="00DF213B" w:rsidRDefault="00DF213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9F63439" w14:textId="77777777" w:rsidR="00DF213B" w:rsidRDefault="00DF213B" w:rsidP="0063072C">
      <w:pPr>
        <w:shd w:val="clear" w:color="auto" w:fill="1F3864" w:themeFill="accent1" w:themeFillShade="80"/>
      </w:pPr>
    </w:p>
    <w:p w14:paraId="653E36DC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1ECB930E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02D5409A" w14:textId="77777777" w:rsidR="00DF213B" w:rsidRDefault="00DF213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4A1C167B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29751E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2E57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6E731C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E6CE779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F8DA8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FE386FE" w14:textId="77777777" w:rsidR="00DF213B" w:rsidRDefault="00DF213B" w:rsidP="0063072C">
      <w:pPr>
        <w:shd w:val="clear" w:color="auto" w:fill="1F3864" w:themeFill="accent1" w:themeFillShade="80"/>
      </w:pPr>
      <w:r>
        <w:t xml:space="preserve">    else:</w:t>
      </w:r>
    </w:p>
    <w:p w14:paraId="46BE88FA" w14:textId="77777777" w:rsidR="00DF213B" w:rsidRDefault="00DF213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99BC55" w14:textId="77777777" w:rsidR="00DF213B" w:rsidRDefault="00DF213B" w:rsidP="0063072C">
      <w:pPr>
        <w:shd w:val="clear" w:color="auto" w:fill="1F3864" w:themeFill="accent1" w:themeFillShade="80"/>
      </w:pPr>
    </w:p>
    <w:p w14:paraId="22DAD6BB" w14:textId="77777777" w:rsidR="00DF213B" w:rsidRDefault="00DF213B" w:rsidP="0063072C">
      <w:pPr>
        <w:shd w:val="clear" w:color="auto" w:fill="1F3864" w:themeFill="accent1" w:themeFillShade="80"/>
      </w:pPr>
      <w:r>
        <w:t xml:space="preserve">    result = []</w:t>
      </w:r>
    </w:p>
    <w:p w14:paraId="406C9335" w14:textId="77777777" w:rsidR="00DF213B" w:rsidRDefault="00DF213B" w:rsidP="0063072C">
      <w:pPr>
        <w:shd w:val="clear" w:color="auto" w:fill="1F3864" w:themeFill="accent1" w:themeFillShade="80"/>
      </w:pPr>
      <w:r>
        <w:t xml:space="preserve">    for port in ports:</w:t>
      </w:r>
    </w:p>
    <w:p w14:paraId="205838D7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738948C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4B8D3E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1A5286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80B7372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1A58C4A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5A7C9474" w14:textId="77777777" w:rsidR="00DF213B" w:rsidRDefault="00DF213B" w:rsidP="0063072C">
      <w:pPr>
        <w:shd w:val="clear" w:color="auto" w:fill="1F3864" w:themeFill="accent1" w:themeFillShade="80"/>
      </w:pPr>
      <w:r>
        <w:t xml:space="preserve">    return result</w:t>
      </w:r>
    </w:p>
    <w:p w14:paraId="78580DEA" w14:textId="77777777" w:rsidR="00DF213B" w:rsidRDefault="00DF213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51AB9CD" w14:textId="77777777" w:rsidR="00DF213B" w:rsidRDefault="00DF213B" w:rsidP="0063072C">
      <w:pPr>
        <w:shd w:val="clear" w:color="auto" w:fill="1F3864" w:themeFill="accent1" w:themeFillShade="80"/>
      </w:pPr>
    </w:p>
    <w:p w14:paraId="4D56C79C" w14:textId="77777777" w:rsidR="00DF213B" w:rsidRDefault="00DF213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15349938" w14:textId="77777777" w:rsidR="00DF213B" w:rsidRDefault="00DF213B" w:rsidP="0063072C">
      <w:pPr>
        <w:shd w:val="clear" w:color="auto" w:fill="1F3864" w:themeFill="accent1" w:themeFillShade="80"/>
      </w:pPr>
    </w:p>
    <w:p w14:paraId="1DE6C240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8B6E0F9" w14:textId="77777777" w:rsidR="00DF213B" w:rsidRDefault="00DF213B" w:rsidP="0063072C">
      <w:pPr>
        <w:shd w:val="clear" w:color="auto" w:fill="1F3864" w:themeFill="accent1" w:themeFillShade="80"/>
      </w:pPr>
    </w:p>
    <w:p w14:paraId="5AE1947C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B0A45B2" w14:textId="77777777" w:rsidR="00DF213B" w:rsidRDefault="00DF213B" w:rsidP="0063072C">
      <w:pPr>
        <w:shd w:val="clear" w:color="auto" w:fill="1F3864" w:themeFill="accent1" w:themeFillShade="80"/>
      </w:pPr>
    </w:p>
    <w:p w14:paraId="74207FAC" w14:textId="77777777" w:rsidR="00DF213B" w:rsidRDefault="00DF213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DCEEAAA" w14:textId="77777777" w:rsidR="00DF213B" w:rsidRDefault="00DF213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260D34EE" w14:textId="77777777" w:rsidR="00DF213B" w:rsidRDefault="00DF213B" w:rsidP="0063072C">
      <w:pPr>
        <w:shd w:val="clear" w:color="auto" w:fill="1F3864" w:themeFill="accent1" w:themeFillShade="80"/>
      </w:pPr>
    </w:p>
    <w:p w14:paraId="63B458A3" w14:textId="77777777" w:rsidR="00DF213B" w:rsidRDefault="00DF213B" w:rsidP="0063072C">
      <w:pPr>
        <w:shd w:val="clear" w:color="auto" w:fill="1F3864" w:themeFill="accent1" w:themeFillShade="80"/>
      </w:pPr>
    </w:p>
    <w:p w14:paraId="18B95EAD" w14:textId="77777777" w:rsidR="00DF213B" w:rsidRDefault="00DF213B" w:rsidP="0063072C">
      <w:pPr>
        <w:shd w:val="clear" w:color="auto" w:fill="1F3864" w:themeFill="accent1" w:themeFillShade="80"/>
      </w:pPr>
    </w:p>
    <w:p w14:paraId="1A71D72F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C58F2BA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B649C72" w14:textId="77777777" w:rsidR="00DF213B" w:rsidRDefault="00DF213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DD270D7" w14:textId="77777777" w:rsidR="00DF213B" w:rsidRDefault="00DF213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0D3FE77D" w14:textId="77777777" w:rsidR="00DF213B" w:rsidRDefault="00DF213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A051C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C6EB91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0EC00AEA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86F7F22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86D2A2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EF7A656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</w:t>
      </w:r>
    </w:p>
    <w:p w14:paraId="3DB50E9A" w14:textId="77777777" w:rsidR="00DF213B" w:rsidRDefault="00DF213B" w:rsidP="0063072C">
      <w:pPr>
        <w:shd w:val="clear" w:color="auto" w:fill="1F3864" w:themeFill="accent1" w:themeFillShade="80"/>
      </w:pPr>
      <w:r>
        <w:t xml:space="preserve">    @pyqtSlot(int)</w:t>
      </w:r>
    </w:p>
    <w:p w14:paraId="65FE1038" w14:textId="77777777" w:rsidR="00DF213B" w:rsidRDefault="00DF213B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EC13239" w14:textId="77777777" w:rsidR="00DF213B" w:rsidRDefault="00DF213B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4B0948B" w14:textId="77777777" w:rsidR="00DF213B" w:rsidRDefault="00DF213B" w:rsidP="0063072C">
      <w:pPr>
        <w:shd w:val="clear" w:color="auto" w:fill="1F3864" w:themeFill="accent1" w:themeFillShade="80"/>
      </w:pPr>
      <w:r>
        <w:t xml:space="preserve">        global slider</w:t>
      </w:r>
    </w:p>
    <w:p w14:paraId="753F582F" w14:textId="77777777" w:rsidR="00DF213B" w:rsidRDefault="00DF213B" w:rsidP="0063072C">
      <w:pPr>
        <w:shd w:val="clear" w:color="auto" w:fill="1F3864" w:themeFill="accent1" w:themeFillShade="80"/>
      </w:pPr>
      <w:r>
        <w:t xml:space="preserve">        slider = message</w:t>
      </w:r>
    </w:p>
    <w:p w14:paraId="1A26EC0D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3A74A1" w14:textId="77777777" w:rsidR="00DF213B" w:rsidRDefault="00DF213B" w:rsidP="0063072C">
      <w:pPr>
        <w:shd w:val="clear" w:color="auto" w:fill="1F3864" w:themeFill="accent1" w:themeFillShade="80"/>
      </w:pPr>
    </w:p>
    <w:p w14:paraId="77993062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AE20F05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request</w:t>
      </w:r>
    </w:p>
    <w:p w14:paraId="5D67108D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5F2D3FA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analog</w:t>
      </w:r>
    </w:p>
    <w:p w14:paraId="5FBB0718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50C056D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938FB0A" w14:textId="77777777" w:rsidR="00DF213B" w:rsidRDefault="00DF213B" w:rsidP="0063072C">
      <w:pPr>
        <w:shd w:val="clear" w:color="auto" w:fill="1F3864" w:themeFill="accent1" w:themeFillShade="80"/>
      </w:pPr>
      <w:r>
        <w:t xml:space="preserve">    while True:</w:t>
      </w:r>
    </w:p>
    <w:p w14:paraId="7A03A3AB" w14:textId="77777777" w:rsidR="00DF213B" w:rsidRDefault="00DF213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78AACCAE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4B7B2F43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4FD10783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211A1531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00ABC229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</w:p>
    <w:p w14:paraId="58444BB3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:</w:t>
      </w:r>
    </w:p>
    <w:p w14:paraId="4F1903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0DAF97A9" w14:textId="77777777" w:rsidR="00DF213B" w:rsidRDefault="00DF213B" w:rsidP="0063072C">
      <w:pPr>
        <w:shd w:val="clear" w:color="auto" w:fill="1F3864" w:themeFill="accent1" w:themeFillShade="80"/>
      </w:pPr>
    </w:p>
    <w:p w14:paraId="2459F9A0" w14:textId="77777777" w:rsidR="00DF213B" w:rsidRDefault="00DF213B" w:rsidP="0063072C">
      <w:pPr>
        <w:shd w:val="clear" w:color="auto" w:fill="1F3864" w:themeFill="accent1" w:themeFillShade="80"/>
      </w:pPr>
    </w:p>
    <w:p w14:paraId="2ACA30B0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9BAA74E" w14:textId="77777777" w:rsidR="00DF213B" w:rsidRDefault="00DF213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B12D3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>if __name__ == "__main__":</w:t>
      </w:r>
    </w:p>
    <w:p w14:paraId="40211EB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1A4ADCB" w14:textId="77777777" w:rsidR="00DF213B" w:rsidRDefault="00DF213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5AC37FD" w14:textId="77777777" w:rsidR="00DF213B" w:rsidRDefault="00DF213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AECA653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3B58795" w14:textId="77777777" w:rsidR="00DF213B" w:rsidRDefault="00DF213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61F3944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6E4D340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6F8FCD81" w14:textId="3389074E" w:rsidR="00DF213B" w:rsidRP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0EB9DE" w14:textId="77777777" w:rsidR="00BE58DA" w:rsidRPr="00DC57E3" w:rsidRDefault="00BE58DA" w:rsidP="00BE58DA">
      <w:pPr>
        <w:pStyle w:val="Heading3"/>
      </w:pPr>
      <w:bookmarkStart w:id="62" w:name="_Toc125196668"/>
      <w:r>
        <w:t>Program QML</w:t>
      </w:r>
      <w:bookmarkEnd w:id="62"/>
    </w:p>
    <w:p w14:paraId="72E3562B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66DB0A7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091EA20E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773BAD14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76BC8BC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D00A081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C1A1DEC" w14:textId="77777777" w:rsidR="00965DAC" w:rsidRDefault="00965DAC" w:rsidP="0063072C">
      <w:pPr>
        <w:shd w:val="clear" w:color="auto" w:fill="70AD47" w:themeFill="accent6"/>
      </w:pPr>
      <w:r>
        <w:t>import "controls"</w:t>
      </w:r>
    </w:p>
    <w:p w14:paraId="40FAD541" w14:textId="77777777" w:rsidR="00965DAC" w:rsidRDefault="00965DAC" w:rsidP="0063072C">
      <w:pPr>
        <w:shd w:val="clear" w:color="auto" w:fill="70AD47" w:themeFill="accent6"/>
      </w:pPr>
    </w:p>
    <w:p w14:paraId="71D3F574" w14:textId="77777777" w:rsidR="00965DAC" w:rsidRDefault="00965DAC" w:rsidP="0063072C">
      <w:pPr>
        <w:shd w:val="clear" w:color="auto" w:fill="70AD47" w:themeFill="accent6"/>
      </w:pPr>
    </w:p>
    <w:p w14:paraId="6B7C50FC" w14:textId="77777777" w:rsidR="00965DAC" w:rsidRDefault="00965DAC" w:rsidP="0063072C">
      <w:pPr>
        <w:shd w:val="clear" w:color="auto" w:fill="70AD47" w:themeFill="accent6"/>
      </w:pPr>
      <w:r>
        <w:t>Window {</w:t>
      </w:r>
    </w:p>
    <w:p w14:paraId="1B3BB87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5D20ED92" w14:textId="77777777" w:rsidR="00965DAC" w:rsidRDefault="00965DAC" w:rsidP="0063072C">
      <w:pPr>
        <w:shd w:val="clear" w:color="auto" w:fill="70AD47" w:themeFill="accent6"/>
      </w:pPr>
      <w:r>
        <w:tab/>
        <w:t>width: 400</w:t>
      </w:r>
    </w:p>
    <w:p w14:paraId="5346DE4B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60CABE6F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5CF88456" w14:textId="4F4BF042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44F9B32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A5BC0A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6CFBAC4C" w14:textId="77777777" w:rsidR="00965DAC" w:rsidRDefault="00965DAC" w:rsidP="0063072C">
      <w:pPr>
        <w:shd w:val="clear" w:color="auto" w:fill="70AD47" w:themeFill="accent6"/>
      </w:pPr>
      <w:r>
        <w:lastRenderedPageBreak/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E0DDEB1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4524E22D" w14:textId="2F4CEDF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3305A2D4" w14:textId="3551FC5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A44679E" w14:textId="77777777" w:rsidR="00965DAC" w:rsidRDefault="00965DAC" w:rsidP="0063072C">
      <w:pPr>
        <w:shd w:val="clear" w:color="auto" w:fill="70AD47" w:themeFill="accent6"/>
      </w:pPr>
      <w:r>
        <w:tab/>
      </w:r>
    </w:p>
    <w:p w14:paraId="2D4818FA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41F2FCF9" w14:textId="77777777" w:rsidR="00965DAC" w:rsidRDefault="00965DAC" w:rsidP="0063072C">
      <w:pPr>
        <w:shd w:val="clear" w:color="auto" w:fill="70AD47" w:themeFill="accent6"/>
      </w:pPr>
      <w:r>
        <w:t xml:space="preserve">                id: gauge</w:t>
      </w:r>
    </w:p>
    <w:p w14:paraId="21DFA13E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1B3997A0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0B7A8F46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77D7221B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1344500F" w14:textId="77777777" w:rsidR="00965DAC" w:rsidRDefault="00965DAC" w:rsidP="0063072C">
      <w:pPr>
        <w:shd w:val="clear" w:color="auto" w:fill="70AD47" w:themeFill="accent6"/>
      </w:pPr>
    </w:p>
    <w:p w14:paraId="3EC018CE" w14:textId="77777777" w:rsidR="00965DAC" w:rsidRDefault="00965DAC" w:rsidP="0063072C">
      <w:pPr>
        <w:shd w:val="clear" w:color="auto" w:fill="70AD47" w:themeFill="accent6"/>
      </w:pPr>
      <w:r>
        <w:t xml:space="preserve">                interactive: true</w:t>
      </w:r>
    </w:p>
    <w:p w14:paraId="6A846A01" w14:textId="77777777" w:rsidR="00965DAC" w:rsidRDefault="00965DAC" w:rsidP="0063072C">
      <w:pPr>
        <w:shd w:val="clear" w:color="auto" w:fill="70AD47" w:themeFill="accent6"/>
      </w:pPr>
      <w:r>
        <w:t xml:space="preserve">                value: 0//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74E39A07" w14:textId="70428878" w:rsidR="00965DAC" w:rsidRDefault="00965DAC" w:rsidP="0063072C">
      <w:pPr>
        <w:shd w:val="clear" w:color="auto" w:fill="70AD47" w:themeFill="accent6"/>
      </w:pPr>
      <w:r>
        <w:tab/>
      </w:r>
      <w:r w:rsidR="0068425A">
        <w:t xml:space="preserve">   </w:t>
      </w:r>
      <w:proofErr w:type="spellStart"/>
      <w:r>
        <w:t>minValue</w:t>
      </w:r>
      <w:proofErr w:type="spellEnd"/>
      <w:r>
        <w:t>: 0</w:t>
      </w:r>
    </w:p>
    <w:p w14:paraId="5A98ED6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37D9B4EF" w14:textId="77777777" w:rsidR="00965DAC" w:rsidRDefault="00965DAC" w:rsidP="0063072C">
      <w:pPr>
        <w:shd w:val="clear" w:color="auto" w:fill="70AD47" w:themeFill="accent6"/>
      </w:pPr>
    </w:p>
    <w:p w14:paraId="35FF0719" w14:textId="77777777" w:rsidR="00965DAC" w:rsidRDefault="00965DAC" w:rsidP="0063072C">
      <w:pPr>
        <w:shd w:val="clear" w:color="auto" w:fill="70AD47" w:themeFill="accent6"/>
      </w:pPr>
      <w:r>
        <w:t xml:space="preserve">                Repeater {</w:t>
      </w:r>
    </w:p>
    <w:p w14:paraId="49F8CB65" w14:textId="437A5855" w:rsidR="00965DAC" w:rsidRDefault="00965DAC" w:rsidP="0063072C">
      <w:pPr>
        <w:shd w:val="clear" w:color="auto" w:fill="70AD47" w:themeFill="accent6"/>
      </w:pPr>
      <w:r>
        <w:t xml:space="preserve">                    model: 72</w:t>
      </w:r>
    </w:p>
    <w:p w14:paraId="689FB070" w14:textId="77777777" w:rsidR="00965DAC" w:rsidRDefault="00965DAC" w:rsidP="0063072C">
      <w:pPr>
        <w:shd w:val="clear" w:color="auto" w:fill="70AD47" w:themeFill="accent6"/>
      </w:pPr>
      <w:r>
        <w:t xml:space="preserve">                    Rectangle {</w:t>
      </w:r>
    </w:p>
    <w:p w14:paraId="5140B538" w14:textId="77777777" w:rsidR="00965DAC" w:rsidRDefault="00965DAC" w:rsidP="0063072C">
      <w:pPr>
        <w:shd w:val="clear" w:color="auto" w:fill="70AD47" w:themeFill="accent6"/>
      </w:pPr>
      <w:r>
        <w:t xml:space="preserve">                        id: indicator</w:t>
      </w:r>
    </w:p>
    <w:p w14:paraId="3A74FAD6" w14:textId="77777777" w:rsidR="00965DAC" w:rsidRDefault="00965DAC" w:rsidP="0063072C">
      <w:pPr>
        <w:shd w:val="clear" w:color="auto" w:fill="70AD47" w:themeFill="accent6"/>
      </w:pPr>
      <w:r>
        <w:t xml:space="preserve">                        width: 5</w:t>
      </w:r>
    </w:p>
    <w:p w14:paraId="34C7C73F" w14:textId="77777777" w:rsidR="00965DAC" w:rsidRDefault="00965DAC" w:rsidP="0063072C">
      <w:pPr>
        <w:shd w:val="clear" w:color="auto" w:fill="70AD47" w:themeFill="accent6"/>
      </w:pPr>
      <w:r>
        <w:t xml:space="preserve">                        height: 20</w:t>
      </w:r>
    </w:p>
    <w:p w14:paraId="6F339E1D" w14:textId="77777777" w:rsidR="00965DAC" w:rsidRDefault="00965DAC" w:rsidP="0063072C">
      <w:pPr>
        <w:shd w:val="clear" w:color="auto" w:fill="70AD47" w:themeFill="accent6"/>
      </w:pPr>
      <w:r>
        <w:t xml:space="preserve">                        radius: width / 2</w:t>
      </w:r>
    </w:p>
    <w:p w14:paraId="2A45C3C2" w14:textId="77777777" w:rsidR="00965DAC" w:rsidRDefault="00965DAC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5173C1D1" w14:textId="77777777" w:rsidR="00965DAC" w:rsidRDefault="00965DAC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60DF4EAF" w14:textId="77777777" w:rsidR="00965DAC" w:rsidRDefault="00965DAC" w:rsidP="0063072C">
      <w:pPr>
        <w:shd w:val="clear" w:color="auto" w:fill="70AD47" w:themeFill="accent6"/>
      </w:pPr>
      <w:r>
        <w:t xml:space="preserve">                        transform: [</w:t>
      </w:r>
    </w:p>
    <w:p w14:paraId="71DA6EA8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        Translate {</w:t>
      </w:r>
    </w:p>
    <w:p w14:paraId="63D41020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597B8772" w14:textId="77777777" w:rsidR="00965DAC" w:rsidRDefault="00965DAC" w:rsidP="0063072C">
      <w:pPr>
        <w:shd w:val="clear" w:color="auto" w:fill="70AD47" w:themeFill="accent6"/>
      </w:pPr>
      <w:r>
        <w:t xml:space="preserve">                            },</w:t>
      </w:r>
    </w:p>
    <w:p w14:paraId="730808DC" w14:textId="77777777" w:rsidR="00965DAC" w:rsidRDefault="00965DAC" w:rsidP="0063072C">
      <w:pPr>
        <w:shd w:val="clear" w:color="auto" w:fill="70AD47" w:themeFill="accent6"/>
      </w:pPr>
      <w:r>
        <w:t xml:space="preserve">                            Rotation {</w:t>
      </w:r>
    </w:p>
    <w:p w14:paraId="1648E812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05FBAFAB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238EDE48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3AF23B9C" w14:textId="77777777" w:rsidR="00965DAC" w:rsidRDefault="00965DAC" w:rsidP="0063072C">
      <w:pPr>
        <w:shd w:val="clear" w:color="auto" w:fill="70AD47" w:themeFill="accent6"/>
      </w:pPr>
      <w:r>
        <w:t xml:space="preserve">                            }</w:t>
      </w:r>
    </w:p>
    <w:p w14:paraId="52637850" w14:textId="77777777" w:rsidR="009C055E" w:rsidRDefault="00965DAC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</w:p>
    <w:p w14:paraId="11190E97" w14:textId="4AD2A3C7" w:rsidR="00965DAC" w:rsidRDefault="00965DAC" w:rsidP="0063072C">
      <w:pPr>
        <w:shd w:val="clear" w:color="auto" w:fill="70AD47" w:themeFill="accent6"/>
      </w:pPr>
      <w:r>
        <w:tab/>
        <w:t>}</w:t>
      </w:r>
    </w:p>
    <w:p w14:paraId="095166AA" w14:textId="75749173" w:rsidR="00965DAC" w:rsidRDefault="00965DAC" w:rsidP="0063072C">
      <w:pPr>
        <w:shd w:val="clear" w:color="auto" w:fill="70AD47" w:themeFill="accent6"/>
      </w:pPr>
      <w:r>
        <w:t xml:space="preserve">             }</w:t>
      </w:r>
    </w:p>
    <w:p w14:paraId="12DC36E4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53285F9" w14:textId="4075044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ext{</w:t>
      </w:r>
      <w:proofErr w:type="gramEnd"/>
    </w:p>
    <w:p w14:paraId="1E4A5D54" w14:textId="1CD3D341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25EB1803" w14:textId="3C552A85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47050348" w14:textId="02A2C1FF" w:rsidR="00965DAC" w:rsidRDefault="00965DAC" w:rsidP="009C055E">
      <w:pPr>
        <w:shd w:val="clear" w:color="auto" w:fill="70AD47" w:themeFill="accent6"/>
        <w:ind w:firstLine="720"/>
      </w:pP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265BB2FB" w14:textId="76EAB15A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35294757" w14:textId="77777777" w:rsidR="009C055E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white"</w:t>
      </w:r>
    </w:p>
    <w:p w14:paraId="735694E2" w14:textId="0CAFBC6F" w:rsidR="00965DAC" w:rsidRDefault="00965DAC" w:rsidP="0063072C">
      <w:pPr>
        <w:shd w:val="clear" w:color="auto" w:fill="70AD47" w:themeFill="accent6"/>
      </w:pPr>
      <w:r>
        <w:tab/>
        <w:t>}</w:t>
      </w:r>
    </w:p>
    <w:p w14:paraId="5B9A8D66" w14:textId="77777777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451DEE8D" w14:textId="21D2A2FF" w:rsidR="00965DAC" w:rsidRDefault="00965DAC" w:rsidP="0063072C">
      <w:pPr>
        <w:shd w:val="clear" w:color="auto" w:fill="70AD47" w:themeFill="accent6"/>
      </w:pPr>
    </w:p>
    <w:p w14:paraId="28557A6E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72469451" w14:textId="77777777" w:rsidR="00965DAC" w:rsidRDefault="00965DAC" w:rsidP="0063072C">
      <w:pPr>
        <w:shd w:val="clear" w:color="auto" w:fill="70AD47" w:themeFill="accent6"/>
      </w:pPr>
      <w:r>
        <w:t xml:space="preserve">                id: gauge2</w:t>
      </w:r>
    </w:p>
    <w:p w14:paraId="18B4D6C6" w14:textId="379493CE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x: 350</w:t>
      </w:r>
    </w:p>
    <w:p w14:paraId="6CA01A68" w14:textId="539A0F34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y: 0</w:t>
      </w:r>
    </w:p>
    <w:p w14:paraId="5521F5A0" w14:textId="77777777" w:rsidR="00965DAC" w:rsidRDefault="00965DAC" w:rsidP="0063072C">
      <w:pPr>
        <w:shd w:val="clear" w:color="auto" w:fill="70AD47" w:themeFill="accent6"/>
      </w:pPr>
      <w:r>
        <w:t xml:space="preserve">                value: 0//</w:t>
      </w:r>
      <w:proofErr w:type="spellStart"/>
      <w:r>
        <w:t>gauge.value</w:t>
      </w:r>
      <w:proofErr w:type="spellEnd"/>
    </w:p>
    <w:p w14:paraId="12D8E00E" w14:textId="77777777" w:rsidR="00965DAC" w:rsidRDefault="00965DAC" w:rsidP="0063072C">
      <w:pPr>
        <w:shd w:val="clear" w:color="auto" w:fill="70AD47" w:themeFill="accent6"/>
      </w:pPr>
      <w:r>
        <w:t xml:space="preserve"> 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25184644" w14:textId="069E2CF6" w:rsidR="00965DAC" w:rsidRDefault="00965DAC" w:rsidP="0063072C">
      <w:pPr>
        <w:shd w:val="clear" w:color="auto" w:fill="70AD47" w:themeFill="accent6"/>
      </w:pPr>
      <w:r>
        <w:lastRenderedPageBreak/>
        <w:tab/>
      </w:r>
      <w:r w:rsidR="004A66D1">
        <w:t xml:space="preserve">   </w:t>
      </w:r>
      <w:r>
        <w:t>interactive: true</w:t>
      </w:r>
    </w:p>
    <w:p w14:paraId="2F4C55A0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1E7DBA70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58660FF6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startAngle</w:t>
      </w:r>
      <w:proofErr w:type="spellEnd"/>
      <w:r>
        <w:t>: 40</w:t>
      </w:r>
    </w:p>
    <w:p w14:paraId="5E7F2FD3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endAngle</w:t>
      </w:r>
      <w:proofErr w:type="spellEnd"/>
      <w:r>
        <w:t>: 320</w:t>
      </w:r>
    </w:p>
    <w:p w14:paraId="505A9B3A" w14:textId="77777777" w:rsidR="00965DAC" w:rsidRDefault="00965DAC" w:rsidP="0063072C">
      <w:pPr>
        <w:shd w:val="clear" w:color="auto" w:fill="70AD47" w:themeFill="accent6"/>
      </w:pPr>
      <w:r>
        <w:t xml:space="preserve">                rotation: 180</w:t>
      </w:r>
    </w:p>
    <w:p w14:paraId="3F01D74A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trackWidth</w:t>
      </w:r>
      <w:proofErr w:type="spellEnd"/>
      <w:r>
        <w:t>: 5</w:t>
      </w:r>
    </w:p>
    <w:p w14:paraId="44ACF5D8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Width</w:t>
      </w:r>
      <w:proofErr w:type="spellEnd"/>
      <w:r>
        <w:t>: 20</w:t>
      </w:r>
    </w:p>
    <w:p w14:paraId="3A602FA5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17108E0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71268301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6D7CA7FC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62455AAB" w14:textId="77777777" w:rsidR="00965DAC" w:rsidRDefault="00965DAC" w:rsidP="0063072C">
      <w:pPr>
        <w:shd w:val="clear" w:color="auto" w:fill="70AD47" w:themeFill="accent6"/>
      </w:pPr>
    </w:p>
    <w:p w14:paraId="19B43029" w14:textId="77777777" w:rsidR="00965DAC" w:rsidRDefault="00965DAC" w:rsidP="0063072C">
      <w:pPr>
        <w:shd w:val="clear" w:color="auto" w:fill="70AD47" w:themeFill="accent6"/>
      </w:pPr>
      <w:r>
        <w:t xml:space="preserve">                handle: Rectangle {</w:t>
      </w:r>
    </w:p>
    <w:p w14:paraId="30A846CC" w14:textId="77777777" w:rsidR="00965DAC" w:rsidRDefault="00965DAC" w:rsidP="0063072C">
      <w:pPr>
        <w:shd w:val="clear" w:color="auto" w:fill="70AD47" w:themeFill="accent6"/>
      </w:pPr>
      <w:r>
        <w:t xml:space="preserve">                    transform: Translate {</w:t>
      </w:r>
    </w:p>
    <w:p w14:paraId="42B0D8E6" w14:textId="77777777" w:rsidR="00965DAC" w:rsidRDefault="00965DAC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57DD2C3" w14:textId="77777777" w:rsidR="00965DAC" w:rsidRDefault="00965DAC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170B4933" w14:textId="77777777" w:rsidR="00965DAC" w:rsidRDefault="00965DAC" w:rsidP="0063072C">
      <w:pPr>
        <w:shd w:val="clear" w:color="auto" w:fill="70AD47" w:themeFill="accent6"/>
      </w:pPr>
      <w:r>
        <w:t xml:space="preserve">                    }</w:t>
      </w:r>
    </w:p>
    <w:p w14:paraId="2703F282" w14:textId="77777777" w:rsidR="00965DAC" w:rsidRDefault="00965DAC" w:rsidP="0063072C">
      <w:pPr>
        <w:shd w:val="clear" w:color="auto" w:fill="70AD47" w:themeFill="accent6"/>
      </w:pPr>
    </w:p>
    <w:p w14:paraId="5D7B3BEB" w14:textId="77777777" w:rsidR="00965DAC" w:rsidRDefault="00965DAC" w:rsidP="0063072C">
      <w:pPr>
        <w:shd w:val="clear" w:color="auto" w:fill="70AD47" w:themeFill="accent6"/>
      </w:pPr>
      <w:r>
        <w:t xml:space="preserve">                    width: 10</w:t>
      </w:r>
    </w:p>
    <w:p w14:paraId="5BB68647" w14:textId="77777777" w:rsidR="00965DAC" w:rsidRDefault="00965DAC" w:rsidP="0063072C">
      <w:pPr>
        <w:shd w:val="clear" w:color="auto" w:fill="70AD47" w:themeFill="accent6"/>
      </w:pPr>
      <w:r>
        <w:t xml:space="preserve">                    height: gauge2.height / 2</w:t>
      </w:r>
    </w:p>
    <w:p w14:paraId="044A3ED1" w14:textId="77777777" w:rsidR="00965DAC" w:rsidRDefault="00965DAC" w:rsidP="0063072C">
      <w:pPr>
        <w:shd w:val="clear" w:color="auto" w:fill="70AD47" w:themeFill="accent6"/>
      </w:pPr>
      <w:r>
        <w:t xml:space="preserve">                    color: "#05F26C"</w:t>
      </w:r>
    </w:p>
    <w:p w14:paraId="2F58966B" w14:textId="77777777" w:rsidR="00965DAC" w:rsidRDefault="00965DAC" w:rsidP="0063072C">
      <w:pPr>
        <w:shd w:val="clear" w:color="auto" w:fill="70AD47" w:themeFill="accent6"/>
      </w:pPr>
      <w:r>
        <w:t xml:space="preserve">                    radius: width / 2</w:t>
      </w:r>
    </w:p>
    <w:p w14:paraId="748F4D13" w14:textId="77777777" w:rsidR="00965DAC" w:rsidRDefault="00965DAC" w:rsidP="0063072C">
      <w:pPr>
        <w:shd w:val="clear" w:color="auto" w:fill="70AD47" w:themeFill="accent6"/>
      </w:pPr>
      <w:r>
        <w:t xml:space="preserve">                    antialiasing: true</w:t>
      </w:r>
    </w:p>
    <w:p w14:paraId="388CD9AC" w14:textId="1C55310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0E877A6C" w14:textId="188E894D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326F129C" w14:textId="2F3607B2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6A29AC15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Text {</w:t>
      </w:r>
    </w:p>
    <w:p w14:paraId="5BBB916C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45C6B660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734F480E" w14:textId="77777777" w:rsidR="00965DAC" w:rsidRDefault="00965DAC" w:rsidP="0063072C">
      <w:pPr>
        <w:shd w:val="clear" w:color="auto" w:fill="70AD47" w:themeFill="accent6"/>
      </w:pPr>
      <w:r>
        <w:t xml:space="preserve">                    rotation: 180</w:t>
      </w:r>
    </w:p>
    <w:p w14:paraId="438C305B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7427E2DB" w14:textId="77777777" w:rsidR="00965DAC" w:rsidRDefault="00965DAC" w:rsidP="0063072C">
      <w:pPr>
        <w:shd w:val="clear" w:color="auto" w:fill="70AD47" w:themeFill="accent6"/>
      </w:pPr>
      <w:r>
        <w:t xml:space="preserve">                    color: "white"</w:t>
      </w:r>
    </w:p>
    <w:p w14:paraId="3936D68F" w14:textId="77777777" w:rsidR="00965DAC" w:rsidRDefault="00965DAC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07D1EE1D" w14:textId="4ACFEE9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1BA890ED" w14:textId="77777777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321D1294" w14:textId="3A09A6A3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205E882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59A8946" w14:textId="303C92AA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74913059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0F8B21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FD48AE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7E16707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D3A7C2B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gauge2.value)</w:t>
      </w:r>
    </w:p>
    <w:p w14:paraId="67BA449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gauge.value</w:t>
      </w:r>
      <w:proofErr w:type="spellEnd"/>
      <w:r>
        <w:t xml:space="preserve"> = 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6FE5BC20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}</w:t>
      </w:r>
    </w:p>
    <w:p w14:paraId="5B6F1A1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</w:p>
    <w:p w14:paraId="50482DE2" w14:textId="77777777" w:rsidR="00965DAC" w:rsidRDefault="00965DAC" w:rsidP="0063072C">
      <w:pPr>
        <w:shd w:val="clear" w:color="auto" w:fill="70AD47" w:themeFill="accent6"/>
      </w:pPr>
      <w:r>
        <w:tab/>
        <w:t>}</w:t>
      </w:r>
    </w:p>
    <w:p w14:paraId="7C150EEA" w14:textId="77777777" w:rsidR="00965DAC" w:rsidRDefault="00965DAC" w:rsidP="0063072C">
      <w:pPr>
        <w:shd w:val="clear" w:color="auto" w:fill="70AD47" w:themeFill="accent6"/>
      </w:pPr>
      <w:r>
        <w:tab/>
      </w:r>
    </w:p>
    <w:p w14:paraId="4EEA22B7" w14:textId="77777777" w:rsidR="00965DAC" w:rsidRDefault="00965DAC" w:rsidP="0063072C">
      <w:pPr>
        <w:shd w:val="clear" w:color="auto" w:fill="70AD47" w:themeFill="accent6"/>
      </w:pPr>
      <w:r>
        <w:tab/>
      </w:r>
    </w:p>
    <w:p w14:paraId="07429C21" w14:textId="77777777" w:rsidR="00965DAC" w:rsidRDefault="00965DAC" w:rsidP="0063072C">
      <w:pPr>
        <w:shd w:val="clear" w:color="auto" w:fill="70AD47" w:themeFill="accent6"/>
      </w:pPr>
      <w:r>
        <w:t>}</w:t>
      </w:r>
    </w:p>
    <w:p w14:paraId="346D0356" w14:textId="0E8FABF0" w:rsidR="00BE58DA" w:rsidRDefault="00BE58DA" w:rsidP="0063072C">
      <w:pPr>
        <w:shd w:val="clear" w:color="auto" w:fill="70AD47" w:themeFill="accent6"/>
      </w:pPr>
    </w:p>
    <w:p w14:paraId="38C3C086" w14:textId="044CC330" w:rsidR="00B26E60" w:rsidRDefault="00B26E60" w:rsidP="00B26E60"/>
    <w:p w14:paraId="4F9EB2C6" w14:textId="77777777" w:rsidR="00B26E60" w:rsidRDefault="00B26E60" w:rsidP="00B26E60"/>
    <w:p w14:paraId="1D2E47DE" w14:textId="3BF6B43D" w:rsidR="00BE58DA" w:rsidRDefault="00BE58DA" w:rsidP="00BE58DA">
      <w:pPr>
        <w:pStyle w:val="Heading1"/>
      </w:pPr>
      <w:bookmarkStart w:id="63" w:name="_Toc125196669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5 :</w:t>
      </w:r>
      <w:proofErr w:type="gramEnd"/>
      <w:r>
        <w:t xml:space="preserve"> Historical Graph</w:t>
      </w:r>
      <w:bookmarkEnd w:id="63"/>
    </w:p>
    <w:p w14:paraId="026D6693" w14:textId="77777777" w:rsidR="00EB02EE" w:rsidRPr="00EB02EE" w:rsidRDefault="00EB02EE" w:rsidP="00EB02EE"/>
    <w:p w14:paraId="271C917F" w14:textId="77777777" w:rsidR="00FD0647" w:rsidRDefault="00EB02EE" w:rsidP="00EB02EE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 w:rsidR="000E75D4">
        <w:t>potensiometer</w:t>
      </w:r>
      <w:proofErr w:type="spellEnd"/>
      <w:r w:rsidR="000E75D4">
        <w:t xml:space="preserve"> </w:t>
      </w:r>
      <w:proofErr w:type="spellStart"/>
      <w:r w:rsidR="000E75D4">
        <w:t>lalu</w:t>
      </w:r>
      <w:proofErr w:type="spellEnd"/>
      <w:r w:rsidR="000E75D4">
        <w:t xml:space="preserve"> </w:t>
      </w:r>
      <w:proofErr w:type="spellStart"/>
      <w:r w:rsidR="000E75D4">
        <w:t>menampilkan</w:t>
      </w:r>
      <w:proofErr w:type="spellEnd"/>
      <w:r w:rsidR="000E75D4">
        <w:t xml:space="preserve"> </w:t>
      </w:r>
      <w:proofErr w:type="spellStart"/>
      <w:r w:rsidR="000E75D4">
        <w:t>ke</w:t>
      </w:r>
      <w:proofErr w:type="spellEnd"/>
      <w:r w:rsidR="000E75D4">
        <w:t xml:space="preserve"> </w:t>
      </w:r>
      <w:proofErr w:type="spellStart"/>
      <w:r w:rsidR="000E75D4">
        <w:t>graf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</w:p>
    <w:p w14:paraId="11890E07" w14:textId="77777777" w:rsidR="00FD0647" w:rsidRDefault="00FD0647" w:rsidP="00EB02EE">
      <w:r>
        <w:t xml:space="preserve">Hasil </w:t>
      </w:r>
      <w:proofErr w:type="gramStart"/>
      <w:r>
        <w:t>Akhir :</w:t>
      </w:r>
      <w:proofErr w:type="gramEnd"/>
    </w:p>
    <w:p w14:paraId="59924AE3" w14:textId="13697070" w:rsidR="00EB02EE" w:rsidRPr="00EB02EE" w:rsidRDefault="00FD0647" w:rsidP="00FD0647">
      <w:pPr>
        <w:jc w:val="center"/>
      </w:pPr>
      <w:r w:rsidRPr="00FD0647">
        <w:rPr>
          <w:noProof/>
        </w:rPr>
        <w:drawing>
          <wp:inline distT="0" distB="0" distL="0" distR="0" wp14:anchorId="14421A96" wp14:editId="2E51CE70">
            <wp:extent cx="2695575" cy="2895247"/>
            <wp:effectExtent l="0" t="0" r="0" b="635"/>
            <wp:docPr id="44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943DF30-B29F-489A-8792-A5A7D38A269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943DF30-B29F-489A-8792-A5A7D38A269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2700908" cy="2900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BFCF78" w14:textId="36A46F79" w:rsidR="00BE58DA" w:rsidRDefault="00BE58DA" w:rsidP="00BE58DA">
      <w:pPr>
        <w:pStyle w:val="Heading2"/>
      </w:pPr>
      <w:bookmarkStart w:id="64" w:name="_Toc125196670"/>
      <w:r>
        <w:t>Program Ladder</w:t>
      </w:r>
      <w:bookmarkEnd w:id="64"/>
    </w:p>
    <w:p w14:paraId="5D5539AA" w14:textId="4F0B32AE" w:rsidR="004D0A49" w:rsidRDefault="004D0A49" w:rsidP="004D0A49">
      <w:r w:rsidRPr="004D0A49">
        <w:rPr>
          <w:noProof/>
        </w:rPr>
        <w:drawing>
          <wp:inline distT="0" distB="0" distL="0" distR="0" wp14:anchorId="4F33B038" wp14:editId="02276C5E">
            <wp:extent cx="5943600" cy="2986405"/>
            <wp:effectExtent l="0" t="0" r="0" b="4445"/>
            <wp:docPr id="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42DAD" w14:textId="086F6CC0" w:rsidR="00FD0647" w:rsidRDefault="00FD0647" w:rsidP="004D0A49"/>
    <w:p w14:paraId="35ABC5DC" w14:textId="77777777" w:rsidR="00FD0647" w:rsidRPr="004D0A49" w:rsidRDefault="00FD0647" w:rsidP="004D0A49"/>
    <w:p w14:paraId="4B86DD20" w14:textId="0DF22CBA" w:rsidR="00BE58DA" w:rsidRDefault="00BE58DA" w:rsidP="00BE58DA">
      <w:pPr>
        <w:pStyle w:val="Heading2"/>
      </w:pPr>
      <w:bookmarkStart w:id="65" w:name="_Toc125196671"/>
      <w:r>
        <w:lastRenderedPageBreak/>
        <w:t>Program Python</w:t>
      </w:r>
      <w:bookmarkEnd w:id="65"/>
    </w:p>
    <w:p w14:paraId="7075C884" w14:textId="77777777" w:rsidR="003A3680" w:rsidRDefault="003A368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19A6643" w14:textId="77777777" w:rsidR="003A3680" w:rsidRDefault="003A3680" w:rsidP="0063072C">
      <w:pPr>
        <w:shd w:val="clear" w:color="auto" w:fill="1F3864" w:themeFill="accent1" w:themeFillShade="80"/>
      </w:pPr>
    </w:p>
    <w:p w14:paraId="4B521159" w14:textId="77777777" w:rsidR="003A3680" w:rsidRDefault="003A368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26706AA9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1B89B61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622DA4BD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C15D1F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C24820A" w14:textId="77777777" w:rsidR="003A3680" w:rsidRDefault="003A3680" w:rsidP="0063072C">
      <w:pPr>
        <w:shd w:val="clear" w:color="auto" w:fill="1F3864" w:themeFill="accent1" w:themeFillShade="80"/>
      </w:pPr>
      <w:r>
        <w:t>from PyQt5.QtWidgets import *</w:t>
      </w:r>
    </w:p>
    <w:p w14:paraId="5F9D91E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3AF2FD58" w14:textId="77777777" w:rsidR="003A3680" w:rsidRDefault="003A3680" w:rsidP="0063072C">
      <w:pPr>
        <w:shd w:val="clear" w:color="auto" w:fill="1F3864" w:themeFill="accent1" w:themeFillShade="80"/>
      </w:pPr>
      <w:r>
        <w:t>import sys</w:t>
      </w:r>
    </w:p>
    <w:p w14:paraId="16EDFC2D" w14:textId="77777777" w:rsidR="003A3680" w:rsidRDefault="003A3680" w:rsidP="0063072C">
      <w:pPr>
        <w:shd w:val="clear" w:color="auto" w:fill="1F3864" w:themeFill="accent1" w:themeFillShade="80"/>
      </w:pPr>
      <w:r>
        <w:t>import threading</w:t>
      </w:r>
    </w:p>
    <w:p w14:paraId="42F010B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DB8BD" w14:textId="77777777" w:rsidR="003A3680" w:rsidRDefault="003A368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F64DAFE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B31FBD1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7966DF2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7104C1D7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8D48A5" w14:textId="77777777" w:rsidR="003A3680" w:rsidRDefault="003A3680" w:rsidP="0063072C">
      <w:pPr>
        <w:shd w:val="clear" w:color="auto" w:fill="1F3864" w:themeFill="accent1" w:themeFillShade="80"/>
      </w:pPr>
      <w:r>
        <w:t>import serial</w:t>
      </w:r>
    </w:p>
    <w:p w14:paraId="6D28BF60" w14:textId="77777777" w:rsidR="003A3680" w:rsidRDefault="003A3680" w:rsidP="0063072C">
      <w:pPr>
        <w:shd w:val="clear" w:color="auto" w:fill="1F3864" w:themeFill="accent1" w:themeFillShade="80"/>
      </w:pPr>
      <w:r>
        <w:t>import time</w:t>
      </w:r>
    </w:p>
    <w:p w14:paraId="4F42B31F" w14:textId="77777777" w:rsidR="003A3680" w:rsidRDefault="003A3680" w:rsidP="0063072C">
      <w:pPr>
        <w:shd w:val="clear" w:color="auto" w:fill="1F3864" w:themeFill="accent1" w:themeFillShade="80"/>
      </w:pPr>
      <w:r>
        <w:t>##########################################</w:t>
      </w:r>
    </w:p>
    <w:p w14:paraId="59ADD913" w14:textId="1F4A9428" w:rsidR="003A3680" w:rsidRDefault="003A3680" w:rsidP="0063072C">
      <w:pPr>
        <w:shd w:val="clear" w:color="auto" w:fill="1F3864" w:themeFill="accent1" w:themeFillShade="80"/>
      </w:pPr>
      <w:r>
        <w:t>analog = 0</w:t>
      </w:r>
    </w:p>
    <w:p w14:paraId="7D6D94ED" w14:textId="77777777" w:rsidR="003A3680" w:rsidRDefault="003A3680" w:rsidP="0063072C">
      <w:pPr>
        <w:shd w:val="clear" w:color="auto" w:fill="1F3864" w:themeFill="accent1" w:themeFillShade="80"/>
      </w:pPr>
    </w:p>
    <w:p w14:paraId="6FF73EEE" w14:textId="77777777" w:rsidR="003A3680" w:rsidRDefault="003A368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B3633F5" w14:textId="77777777" w:rsidR="003A3680" w:rsidRDefault="003A3680" w:rsidP="0063072C">
      <w:pPr>
        <w:shd w:val="clear" w:color="auto" w:fill="1F3864" w:themeFill="accent1" w:themeFillShade="80"/>
      </w:pPr>
    </w:p>
    <w:p w14:paraId="697435D0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2A41577D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27C6119B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49E2DD0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35081D7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9209EA" w14:textId="77777777" w:rsidR="003A3680" w:rsidRDefault="003A368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7935D1A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B679B78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0C40915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B9D5734" w14:textId="77777777" w:rsidR="003A3680" w:rsidRDefault="003A3680" w:rsidP="0063072C">
      <w:pPr>
        <w:shd w:val="clear" w:color="auto" w:fill="1F3864" w:themeFill="accent1" w:themeFillShade="80"/>
      </w:pPr>
      <w:r>
        <w:t xml:space="preserve">    else:</w:t>
      </w:r>
    </w:p>
    <w:p w14:paraId="4E272102" w14:textId="77777777" w:rsidR="003A3680" w:rsidRDefault="003A368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E2A2FA1" w14:textId="77777777" w:rsidR="003A3680" w:rsidRDefault="003A3680" w:rsidP="0063072C">
      <w:pPr>
        <w:shd w:val="clear" w:color="auto" w:fill="1F3864" w:themeFill="accent1" w:themeFillShade="80"/>
      </w:pPr>
    </w:p>
    <w:p w14:paraId="43720E87" w14:textId="77777777" w:rsidR="003A3680" w:rsidRDefault="003A3680" w:rsidP="0063072C">
      <w:pPr>
        <w:shd w:val="clear" w:color="auto" w:fill="1F3864" w:themeFill="accent1" w:themeFillShade="80"/>
      </w:pPr>
      <w:r>
        <w:t xml:space="preserve">    result = []</w:t>
      </w:r>
    </w:p>
    <w:p w14:paraId="09A41F1F" w14:textId="77777777" w:rsidR="003A3680" w:rsidRDefault="003A3680" w:rsidP="0063072C">
      <w:pPr>
        <w:shd w:val="clear" w:color="auto" w:fill="1F3864" w:themeFill="accent1" w:themeFillShade="80"/>
      </w:pPr>
      <w:r>
        <w:t xml:space="preserve">    for port in ports:</w:t>
      </w:r>
    </w:p>
    <w:p w14:paraId="784AA613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62D2217C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5B722E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9382A45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ABA97EB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363002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680942F6" w14:textId="77777777" w:rsidR="003A3680" w:rsidRDefault="003A3680" w:rsidP="0063072C">
      <w:pPr>
        <w:shd w:val="clear" w:color="auto" w:fill="1F3864" w:themeFill="accent1" w:themeFillShade="80"/>
      </w:pPr>
      <w:r>
        <w:t xml:space="preserve">    return result</w:t>
      </w:r>
    </w:p>
    <w:p w14:paraId="465AC80F" w14:textId="77777777" w:rsidR="003A3680" w:rsidRDefault="003A368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3B9C87C" w14:textId="77777777" w:rsidR="003A3680" w:rsidRDefault="003A3680" w:rsidP="0063072C">
      <w:pPr>
        <w:shd w:val="clear" w:color="auto" w:fill="1F3864" w:themeFill="accent1" w:themeFillShade="80"/>
      </w:pPr>
    </w:p>
    <w:p w14:paraId="294CF924" w14:textId="77777777" w:rsidR="003A3680" w:rsidRDefault="003A368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8FEA77C" w14:textId="77777777" w:rsidR="003A3680" w:rsidRDefault="003A3680" w:rsidP="0063072C">
      <w:pPr>
        <w:shd w:val="clear" w:color="auto" w:fill="1F3864" w:themeFill="accent1" w:themeFillShade="80"/>
      </w:pPr>
    </w:p>
    <w:p w14:paraId="2C6BE583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250A589" w14:textId="77777777" w:rsidR="003A3680" w:rsidRDefault="003A3680" w:rsidP="0063072C">
      <w:pPr>
        <w:shd w:val="clear" w:color="auto" w:fill="1F3864" w:themeFill="accent1" w:themeFillShade="80"/>
      </w:pPr>
    </w:p>
    <w:p w14:paraId="2AEB5588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213D174D" w14:textId="77777777" w:rsidR="003A3680" w:rsidRDefault="003A3680" w:rsidP="0063072C">
      <w:pPr>
        <w:shd w:val="clear" w:color="auto" w:fill="1F3864" w:themeFill="accent1" w:themeFillShade="80"/>
      </w:pPr>
    </w:p>
    <w:p w14:paraId="3FB3B718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6C83F08D" w14:textId="77777777" w:rsidR="003A3680" w:rsidRDefault="003A368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1CB05373" w14:textId="77777777" w:rsidR="003A3680" w:rsidRDefault="003A3680" w:rsidP="0063072C">
      <w:pPr>
        <w:shd w:val="clear" w:color="auto" w:fill="1F3864" w:themeFill="accent1" w:themeFillShade="80"/>
      </w:pPr>
    </w:p>
    <w:p w14:paraId="337E30EE" w14:textId="77777777" w:rsidR="003A3680" w:rsidRDefault="003A3680" w:rsidP="0063072C">
      <w:pPr>
        <w:shd w:val="clear" w:color="auto" w:fill="1F3864" w:themeFill="accent1" w:themeFillShade="80"/>
      </w:pPr>
    </w:p>
    <w:p w14:paraId="0B27DF40" w14:textId="77777777" w:rsidR="003A3680" w:rsidRDefault="003A3680" w:rsidP="0063072C">
      <w:pPr>
        <w:shd w:val="clear" w:color="auto" w:fill="1F3864" w:themeFill="accent1" w:themeFillShade="80"/>
      </w:pPr>
    </w:p>
    <w:p w14:paraId="13AC43FD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2B8FB0E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842021" w14:textId="77777777" w:rsidR="003A3680" w:rsidRDefault="003A368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D155DF" w14:textId="77777777" w:rsidR="003A3680" w:rsidRDefault="003A368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D83B95" w14:textId="77777777" w:rsidR="003A3680" w:rsidRDefault="003A368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72886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FE90B34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A5F8D8E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5EC634E2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4E7BA0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8D9CA3B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56303224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120080E6" w14:textId="77777777" w:rsidR="003A3680" w:rsidRDefault="003A3680" w:rsidP="0063072C">
      <w:pPr>
        <w:shd w:val="clear" w:color="auto" w:fill="1F3864" w:themeFill="accent1" w:themeFillShade="80"/>
      </w:pPr>
      <w:r>
        <w:t xml:space="preserve">    def </w:t>
      </w:r>
      <w:proofErr w:type="spellStart"/>
      <w:r>
        <w:t>get_tiempo</w:t>
      </w:r>
      <w:proofErr w:type="spellEnd"/>
      <w:r>
        <w:t>(self):</w:t>
      </w:r>
    </w:p>
    <w:p w14:paraId="385DA7A9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date_time</w:t>
      </w:r>
      <w:proofErr w:type="spellEnd"/>
      <w:r>
        <w:t xml:space="preserve"> = </w:t>
      </w:r>
      <w:proofErr w:type="spellStart"/>
      <w:r>
        <w:t>QDateTime.currentDateTime</w:t>
      </w:r>
      <w:proofErr w:type="spellEnd"/>
      <w:r>
        <w:t>()</w:t>
      </w:r>
    </w:p>
    <w:p w14:paraId="7BF5C965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unixTIME</w:t>
      </w:r>
      <w:proofErr w:type="spellEnd"/>
      <w:r>
        <w:t xml:space="preserve"> = </w:t>
      </w:r>
      <w:proofErr w:type="spellStart"/>
      <w:r>
        <w:t>date_</w:t>
      </w:r>
      <w:proofErr w:type="gramStart"/>
      <w:r>
        <w:t>time.toSecsSinceEpoch</w:t>
      </w:r>
      <w:proofErr w:type="spellEnd"/>
      <w:proofErr w:type="gramEnd"/>
      <w:r>
        <w:t>()</w:t>
      </w:r>
    </w:p>
    <w:p w14:paraId="1F3C2114" w14:textId="77777777" w:rsidR="003A3680" w:rsidRDefault="003A3680" w:rsidP="0063072C">
      <w:pPr>
        <w:shd w:val="clear" w:color="auto" w:fill="1F3864" w:themeFill="accent1" w:themeFillShade="80"/>
      </w:pPr>
      <w:r>
        <w:t xml:space="preserve">        #unixTIMEx = </w:t>
      </w:r>
      <w:proofErr w:type="spellStart"/>
      <w:r>
        <w:t>date_</w:t>
      </w:r>
      <w:proofErr w:type="gramStart"/>
      <w:r>
        <w:t>time.currentMSecsSinceEpoch</w:t>
      </w:r>
      <w:proofErr w:type="spellEnd"/>
      <w:proofErr w:type="gramEnd"/>
      <w:r>
        <w:t>()</w:t>
      </w:r>
    </w:p>
    <w:p w14:paraId="60CDB9A1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turn </w:t>
      </w:r>
      <w:proofErr w:type="spellStart"/>
      <w:r>
        <w:t>unixTIME</w:t>
      </w:r>
      <w:proofErr w:type="spellEnd"/>
    </w:p>
    <w:p w14:paraId="4F574CA0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6323689F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0717513" w14:textId="77777777" w:rsidR="003A3680" w:rsidRDefault="003A368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7BA5478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5AF8E" w14:textId="77777777" w:rsidR="003A3680" w:rsidRDefault="003A3680" w:rsidP="0063072C">
      <w:pPr>
        <w:shd w:val="clear" w:color="auto" w:fill="1F3864" w:themeFill="accent1" w:themeFillShade="80"/>
      </w:pPr>
    </w:p>
    <w:p w14:paraId="6B1CA656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5262395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request</w:t>
      </w:r>
    </w:p>
    <w:p w14:paraId="632FEC29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4083C35A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analog</w:t>
      </w:r>
    </w:p>
    <w:p w14:paraId="19EA211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460487E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36DEC897" w14:textId="77777777" w:rsidR="003A3680" w:rsidRDefault="003A3680" w:rsidP="0063072C">
      <w:pPr>
        <w:shd w:val="clear" w:color="auto" w:fill="1F3864" w:themeFill="accent1" w:themeFillShade="80"/>
      </w:pPr>
      <w:r>
        <w:t xml:space="preserve">    while True:</w:t>
      </w:r>
    </w:p>
    <w:p w14:paraId="1BC2259F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0229F34C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E67565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7D6930FC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47892669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7393758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</w:p>
    <w:p w14:paraId="7B102DF4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:</w:t>
      </w:r>
    </w:p>
    <w:p w14:paraId="36BFE426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7AA05F0B" w14:textId="77777777" w:rsidR="003A3680" w:rsidRDefault="003A3680" w:rsidP="0063072C">
      <w:pPr>
        <w:shd w:val="clear" w:color="auto" w:fill="1F3864" w:themeFill="accent1" w:themeFillShade="80"/>
      </w:pPr>
    </w:p>
    <w:p w14:paraId="756B0FA5" w14:textId="77777777" w:rsidR="003A3680" w:rsidRDefault="003A3680" w:rsidP="0063072C">
      <w:pPr>
        <w:shd w:val="clear" w:color="auto" w:fill="1F3864" w:themeFill="accent1" w:themeFillShade="80"/>
      </w:pPr>
    </w:p>
    <w:p w14:paraId="27442773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7CAA4003" w14:textId="77777777" w:rsidR="003A3680" w:rsidRDefault="003A368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2A66C01B" w14:textId="77777777" w:rsidR="003A3680" w:rsidRDefault="003A3680" w:rsidP="0063072C">
      <w:pPr>
        <w:shd w:val="clear" w:color="auto" w:fill="1F3864" w:themeFill="accent1" w:themeFillShade="80"/>
      </w:pPr>
      <w:r>
        <w:t>if __name__ == "__main__":</w:t>
      </w:r>
    </w:p>
    <w:p w14:paraId="42E49FF4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7D92CCE" w14:textId="77777777" w:rsidR="003A3680" w:rsidRDefault="003A368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4198BA85" w14:textId="77777777" w:rsidR="003A3680" w:rsidRDefault="003A368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B38586F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73275ACB" w14:textId="2AD42FDB" w:rsidR="003A3680" w:rsidRDefault="003A3680" w:rsidP="008207FA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 xml:space="preserve">)    </w:t>
      </w:r>
    </w:p>
    <w:p w14:paraId="0FDDE6C0" w14:textId="2BF3424F" w:rsidR="00BE58DA" w:rsidRDefault="00BE58DA" w:rsidP="00BE58DA">
      <w:pPr>
        <w:pStyle w:val="Heading2"/>
      </w:pPr>
      <w:bookmarkStart w:id="66" w:name="_Toc125196672"/>
      <w:r>
        <w:lastRenderedPageBreak/>
        <w:t>Program QML</w:t>
      </w:r>
      <w:bookmarkEnd w:id="66"/>
    </w:p>
    <w:p w14:paraId="4EEA0A39" w14:textId="3B3879C4" w:rsidR="00BE58DA" w:rsidRDefault="00BE58DA" w:rsidP="00BE58DA"/>
    <w:p w14:paraId="665F8E8D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AECA849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400FC64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DF7C8B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CB9AFC5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5A98F926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99B05D1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Charts</w:t>
      </w:r>
      <w:proofErr w:type="spellEnd"/>
      <w:r>
        <w:t xml:space="preserve"> 2.1</w:t>
      </w:r>
    </w:p>
    <w:p w14:paraId="0B3AE2B1" w14:textId="77777777" w:rsidR="008B2AA5" w:rsidRDefault="008B2AA5" w:rsidP="0063072C">
      <w:pPr>
        <w:shd w:val="clear" w:color="auto" w:fill="70AD47" w:themeFill="accent6"/>
      </w:pPr>
    </w:p>
    <w:p w14:paraId="6D1769E1" w14:textId="77777777" w:rsidR="008B2AA5" w:rsidRDefault="008B2AA5" w:rsidP="0063072C">
      <w:pPr>
        <w:shd w:val="clear" w:color="auto" w:fill="70AD47" w:themeFill="accent6"/>
      </w:pPr>
      <w:r>
        <w:t>Window {</w:t>
      </w:r>
    </w:p>
    <w:p w14:paraId="3645C4D1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2D9C44F1" w14:textId="77777777" w:rsidR="008B2AA5" w:rsidRDefault="008B2AA5" w:rsidP="0063072C">
      <w:pPr>
        <w:shd w:val="clear" w:color="auto" w:fill="70AD47" w:themeFill="accent6"/>
      </w:pPr>
      <w:r>
        <w:tab/>
        <w:t>width: 400</w:t>
      </w:r>
    </w:p>
    <w:p w14:paraId="5F0DA22C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9135CE9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66E011D6" w14:textId="1397181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height: 400</w:t>
      </w:r>
    </w:p>
    <w:p w14:paraId="3D192B9D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09AAFCF5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FB6EB16" w14:textId="77777777" w:rsidR="008B2AA5" w:rsidRDefault="008B2AA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2765B20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036B0339" w14:textId="69398CA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visible: true</w:t>
      </w:r>
    </w:p>
    <w:p w14:paraId="433B5F81" w14:textId="7472CD58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A0033FF" w14:textId="54D34DFD" w:rsidR="008B2AA5" w:rsidRDefault="008B2AA5" w:rsidP="0063072C">
      <w:pPr>
        <w:shd w:val="clear" w:color="auto" w:fill="70AD47" w:themeFill="accent6"/>
      </w:pPr>
      <w:r>
        <w:tab/>
        <w:t>Rectangle {</w:t>
      </w:r>
    </w:p>
    <w:p w14:paraId="34D79ED2" w14:textId="77777777" w:rsidR="008B2AA5" w:rsidRDefault="008B2AA5" w:rsidP="0063072C">
      <w:pPr>
        <w:shd w:val="clear" w:color="auto" w:fill="70AD47" w:themeFill="accent6"/>
      </w:pPr>
      <w:r>
        <w:t xml:space="preserve">                    x: 0</w:t>
      </w:r>
    </w:p>
    <w:p w14:paraId="4EF4A851" w14:textId="77777777" w:rsidR="008B2AA5" w:rsidRDefault="008B2AA5" w:rsidP="0063072C">
      <w:pPr>
        <w:shd w:val="clear" w:color="auto" w:fill="70AD47" w:themeFill="accent6"/>
      </w:pPr>
      <w:r>
        <w:t xml:space="preserve">                    y: 0</w:t>
      </w:r>
    </w:p>
    <w:p w14:paraId="1AEA16F3" w14:textId="77777777" w:rsidR="008B2AA5" w:rsidRDefault="008B2AA5" w:rsidP="0063072C">
      <w:pPr>
        <w:shd w:val="clear" w:color="auto" w:fill="70AD47" w:themeFill="accent6"/>
      </w:pPr>
      <w:r>
        <w:t xml:space="preserve">                    width: </w:t>
      </w:r>
      <w:proofErr w:type="spellStart"/>
      <w:proofErr w:type="gramStart"/>
      <w:r>
        <w:t>parent.width</w:t>
      </w:r>
      <w:proofErr w:type="spellEnd"/>
      <w:proofErr w:type="gramEnd"/>
    </w:p>
    <w:p w14:paraId="217F34DB" w14:textId="77777777" w:rsidR="008B2AA5" w:rsidRDefault="008B2AA5" w:rsidP="0063072C">
      <w:pPr>
        <w:shd w:val="clear" w:color="auto" w:fill="70AD47" w:themeFill="accent6"/>
      </w:pPr>
      <w:r>
        <w:t xml:space="preserve">                    height: </w:t>
      </w:r>
      <w:proofErr w:type="spellStart"/>
      <w:proofErr w:type="gramStart"/>
      <w:r>
        <w:t>parent.height</w:t>
      </w:r>
      <w:proofErr w:type="spellEnd"/>
      <w:proofErr w:type="gramEnd"/>
    </w:p>
    <w:p w14:paraId="281B8176" w14:textId="03B53075" w:rsidR="008B2AA5" w:rsidRDefault="008B2AA5" w:rsidP="0063072C">
      <w:pPr>
        <w:shd w:val="clear" w:color="auto" w:fill="70AD47" w:themeFill="accent6"/>
      </w:pPr>
      <w:r>
        <w:lastRenderedPageBreak/>
        <w:tab/>
      </w:r>
      <w:r w:rsidR="0063072C">
        <w:t xml:space="preserve">        </w:t>
      </w:r>
      <w:r>
        <w:t>color:"#47B5FF"</w:t>
      </w:r>
    </w:p>
    <w:p w14:paraId="424265C8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</w:p>
    <w:p w14:paraId="0847824D" w14:textId="57B1F6A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 w:rsidR="00946C1E">
        <w:tab/>
      </w:r>
      <w:proofErr w:type="spellStart"/>
      <w:r>
        <w:t>ChartView</w:t>
      </w:r>
      <w:proofErr w:type="spellEnd"/>
      <w:r>
        <w:t xml:space="preserve"> {</w:t>
      </w:r>
    </w:p>
    <w:p w14:paraId="3A5E72E1" w14:textId="4A13DDE2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cv</w:t>
      </w:r>
    </w:p>
    <w:p w14:paraId="5469F056" w14:textId="2214C3B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//title: "PAYOUT ROPE"</w:t>
      </w:r>
    </w:p>
    <w:p w14:paraId="7F3601D5" w14:textId="031B4A3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antialiasing: true</w:t>
      </w:r>
    </w:p>
    <w:p w14:paraId="55F14C7A" w14:textId="6CD962F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legend.visible</w:t>
      </w:r>
      <w:proofErr w:type="spellEnd"/>
      <w:proofErr w:type="gramEnd"/>
      <w:r>
        <w:t>: false</w:t>
      </w:r>
    </w:p>
    <w:p w14:paraId="250FC727" w14:textId="234A79B0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height: </w:t>
      </w:r>
      <w:proofErr w:type="spellStart"/>
      <w:proofErr w:type="gramStart"/>
      <w:r>
        <w:t>parent.height</w:t>
      </w:r>
      <w:proofErr w:type="spellEnd"/>
      <w:proofErr w:type="gramEnd"/>
    </w:p>
    <w:p w14:paraId="6957ED0C" w14:textId="3EB7A7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right</w:t>
      </w:r>
      <w:proofErr w:type="spellEnd"/>
      <w:proofErr w:type="gramEnd"/>
      <w:r>
        <w:t xml:space="preserve">: </w:t>
      </w:r>
      <w:proofErr w:type="spellStart"/>
      <w:r>
        <w:t>parent.right</w:t>
      </w:r>
      <w:proofErr w:type="spellEnd"/>
    </w:p>
    <w:p w14:paraId="6D2DC2F1" w14:textId="505DE5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left</w:t>
      </w:r>
      <w:proofErr w:type="spellEnd"/>
      <w:proofErr w:type="gramEnd"/>
      <w:r>
        <w:t xml:space="preserve">: </w:t>
      </w:r>
      <w:proofErr w:type="spellStart"/>
      <w:r>
        <w:t>parent.left</w:t>
      </w:r>
      <w:proofErr w:type="spellEnd"/>
    </w:p>
    <w:p w14:paraId="0F9C92BC" w14:textId="1B3C757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theme: </w:t>
      </w:r>
      <w:proofErr w:type="spellStart"/>
      <w:r>
        <w:t>ChartView.ChartThemeLight</w:t>
      </w:r>
      <w:proofErr w:type="spellEnd"/>
    </w:p>
    <w:p w14:paraId="04B60174" w14:textId="52333D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backgroundColor</w:t>
      </w:r>
      <w:proofErr w:type="spellEnd"/>
      <w:r>
        <w:t>:"#1089FF"</w:t>
      </w:r>
    </w:p>
    <w:p w14:paraId="556279BC" w14:textId="35C20CF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int  </w:t>
      </w:r>
      <w:proofErr w:type="spellStart"/>
      <w:r>
        <w:t>timcnt</w:t>
      </w:r>
      <w:proofErr w:type="spellEnd"/>
      <w:proofErr w:type="gramEnd"/>
      <w:r>
        <w:t>: 0</w:t>
      </w:r>
    </w:p>
    <w:p w14:paraId="3DE4FCC9" w14:textId="34F9569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1: 0</w:t>
      </w:r>
    </w:p>
    <w:p w14:paraId="14C27C8B" w14:textId="14B0B09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2: 0</w:t>
      </w:r>
    </w:p>
    <w:p w14:paraId="0430ABF4" w14:textId="2728FA7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 w:rsidR="00946C1E">
        <w:tab/>
      </w:r>
      <w:r>
        <w:t xml:space="preserve">property </w:t>
      </w:r>
      <w:proofErr w:type="gramStart"/>
      <w:r>
        <w:t>double  valueCH</w:t>
      </w:r>
      <w:proofErr w:type="gramEnd"/>
      <w:r>
        <w:t>3: 0</w:t>
      </w:r>
    </w:p>
    <w:p w14:paraId="5A415FBE" w14:textId="16F67F8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4: 0</w:t>
      </w:r>
    </w:p>
    <w:p w14:paraId="1902ED65" w14:textId="4A0C6E6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property </w:t>
      </w:r>
      <w:proofErr w:type="gramStart"/>
      <w:r>
        <w:t>double  valueTM</w:t>
      </w:r>
      <w:proofErr w:type="gramEnd"/>
      <w:r>
        <w:t xml:space="preserve">1: 0        </w:t>
      </w:r>
    </w:p>
    <w:p w14:paraId="2059E85A" w14:textId="15045BB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periodGRAPH</w:t>
      </w:r>
      <w:proofErr w:type="spellEnd"/>
      <w:proofErr w:type="gramEnd"/>
      <w:r>
        <w:t>: 30 // Seconds</w:t>
      </w:r>
    </w:p>
    <w:p w14:paraId="34338210" w14:textId="16BAABC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startTIME</w:t>
      </w:r>
      <w:proofErr w:type="spellEnd"/>
      <w:proofErr w:type="gramEnd"/>
      <w:r>
        <w:t>: 0</w:t>
      </w:r>
    </w:p>
    <w:p w14:paraId="37117096" w14:textId="75AB74B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intervalTM</w:t>
      </w:r>
      <w:proofErr w:type="spellEnd"/>
      <w:proofErr w:type="gramEnd"/>
      <w:r>
        <w:t xml:space="preserve">: 200 // </w:t>
      </w:r>
      <w:proofErr w:type="spellStart"/>
      <w:r>
        <w:t>miliseconds</w:t>
      </w:r>
      <w:proofErr w:type="spellEnd"/>
    </w:p>
    <w:p w14:paraId="60AE4F39" w14:textId="20D5EF1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1A222B54" w14:textId="0AA53F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ValueAxis</w:t>
      </w:r>
      <w:proofErr w:type="spellEnd"/>
      <w:r>
        <w:t>{</w:t>
      </w:r>
      <w:proofErr w:type="gramEnd"/>
    </w:p>
    <w:p w14:paraId="2BE50564" w14:textId="461B0F0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 w:rsidR="00946C1E">
        <w:tab/>
      </w:r>
      <w:proofErr w:type="gramStart"/>
      <w:r>
        <w:t>id:yAxis</w:t>
      </w:r>
      <w:proofErr w:type="gramEnd"/>
      <w:r>
        <w:t>1</w:t>
      </w:r>
    </w:p>
    <w:p w14:paraId="0C0C98EF" w14:textId="171CF935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in: 0</w:t>
      </w:r>
    </w:p>
    <w:p w14:paraId="5A53C6DD" w14:textId="4D91226C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gramStart"/>
      <w:r>
        <w:t>max :</w:t>
      </w:r>
      <w:proofErr w:type="gramEnd"/>
      <w:r>
        <w:t xml:space="preserve"> 100</w:t>
      </w:r>
    </w:p>
    <w:p w14:paraId="5B00F569" w14:textId="53E25D9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tickCount</w:t>
      </w:r>
      <w:proofErr w:type="spellEnd"/>
      <w:r>
        <w:t>: 1</w:t>
      </w:r>
    </w:p>
    <w:p w14:paraId="4ED390EA" w14:textId="2E2DCB0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r>
        <w:tab/>
        <w:t>//</w:t>
      </w:r>
      <w:proofErr w:type="spellStart"/>
      <w:r>
        <w:t>labelFormat</w:t>
      </w:r>
      <w:proofErr w:type="spellEnd"/>
      <w:r>
        <w:t>: "%d"</w:t>
      </w:r>
    </w:p>
    <w:p w14:paraId="256B3DB2" w14:textId="2DD22BC6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abelsColor</w:t>
      </w:r>
      <w:proofErr w:type="spellEnd"/>
      <w:r>
        <w:t>: "yellow"</w:t>
      </w:r>
    </w:p>
    <w:p w14:paraId="1E2AA398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4D2AE1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016DD18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6D0CA0E1" w14:textId="72E6242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ineSeries</w:t>
      </w:r>
      <w:proofErr w:type="spellEnd"/>
      <w:r>
        <w:t xml:space="preserve"> {</w:t>
      </w:r>
    </w:p>
    <w:p w14:paraId="1884BA5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//name: "</w:t>
      </w:r>
      <w:proofErr w:type="spellStart"/>
      <w:r>
        <w:t>LineSeries</w:t>
      </w:r>
      <w:proofErr w:type="spellEnd"/>
      <w:r>
        <w:t>"</w:t>
      </w:r>
    </w:p>
    <w:p w14:paraId="36EDA8D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name: "AIN 0"</w:t>
      </w:r>
    </w:p>
    <w:p w14:paraId="56734F5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>id:lines</w:t>
      </w:r>
      <w:proofErr w:type="gramEnd"/>
      <w:r>
        <w:t>1</w:t>
      </w:r>
    </w:p>
    <w:p w14:paraId="20B8AE61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width: 4</w:t>
      </w:r>
    </w:p>
    <w:p w14:paraId="680681E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color: "#21209C"</w:t>
      </w:r>
    </w:p>
    <w:p w14:paraId="5CB32DE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Y</w:t>
      </w:r>
      <w:proofErr w:type="spellEnd"/>
      <w:r>
        <w:t>: yAxis1</w:t>
      </w:r>
    </w:p>
    <w:p w14:paraId="60F4B15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X</w:t>
      </w:r>
      <w:proofErr w:type="spellEnd"/>
      <w:r>
        <w:t xml:space="preserve">: </w:t>
      </w:r>
      <w:r>
        <w:tab/>
      </w:r>
      <w:proofErr w:type="spellStart"/>
      <w:r>
        <w:t>DateTimeAxis</w:t>
      </w:r>
      <w:proofErr w:type="spellEnd"/>
      <w:r>
        <w:t xml:space="preserve"> {</w:t>
      </w:r>
    </w:p>
    <w:p w14:paraId="26450A5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id: eje4</w:t>
      </w:r>
    </w:p>
    <w:p w14:paraId="41AA5F02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 "</w:t>
      </w:r>
      <w:proofErr w:type="spellStart"/>
      <w:r>
        <w:t>yyyy</w:t>
      </w:r>
      <w:proofErr w:type="spellEnd"/>
      <w:r>
        <w:t xml:space="preserve"> MMM"</w:t>
      </w:r>
    </w:p>
    <w:p w14:paraId="400B9A6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format:"</w:t>
      </w:r>
      <w:proofErr w:type="spellStart"/>
      <w:r>
        <w:t>HH:</w:t>
      </w:r>
      <w:proofErr w:type="gramStart"/>
      <w:r>
        <w:t>mm:ss</w:t>
      </w:r>
      <w:proofErr w:type="gramEnd"/>
      <w:r>
        <w:t>.z</w:t>
      </w:r>
      <w:proofErr w:type="spellEnd"/>
      <w:r>
        <w:t>"</w:t>
      </w:r>
    </w:p>
    <w:p w14:paraId="272C8A7A" w14:textId="23A4129F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"</w:t>
      </w:r>
      <w:proofErr w:type="spellStart"/>
      <w:proofErr w:type="gramStart"/>
      <w:r>
        <w:t>mm:ss</w:t>
      </w:r>
      <w:proofErr w:type="gramEnd"/>
      <w:r>
        <w:t>.z</w:t>
      </w:r>
      <w:proofErr w:type="spellEnd"/>
      <w:r>
        <w:t>"</w:t>
      </w:r>
      <w:r>
        <w:tab/>
      </w:r>
    </w:p>
    <w:p w14:paraId="72C9248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}</w:t>
      </w:r>
    </w:p>
    <w:p w14:paraId="298BA125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CB1C834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B5A62D5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  <w:t>}</w:t>
      </w:r>
    </w:p>
    <w:p w14:paraId="558E6D9A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  <w:t>}</w:t>
      </w:r>
    </w:p>
    <w:p w14:paraId="540FA042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</w:p>
    <w:p w14:paraId="7683F2B8" w14:textId="77777777" w:rsidR="008B2AA5" w:rsidRDefault="008B2AA5" w:rsidP="0063072C">
      <w:pPr>
        <w:shd w:val="clear" w:color="auto" w:fill="70AD47" w:themeFill="accent6"/>
      </w:pPr>
      <w:r>
        <w:tab/>
      </w:r>
    </w:p>
    <w:p w14:paraId="3F03688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0CD6A8C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id:tm</w:t>
      </w:r>
      <w:proofErr w:type="spellEnd"/>
    </w:p>
    <w:p w14:paraId="637D211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 xml:space="preserve">interval: </w:t>
      </w:r>
      <w:proofErr w:type="spellStart"/>
      <w:proofErr w:type="gramStart"/>
      <w:r>
        <w:t>cv.intervalTM</w:t>
      </w:r>
      <w:proofErr w:type="spellEnd"/>
      <w:proofErr w:type="gramEnd"/>
    </w:p>
    <w:p w14:paraId="526C9F2B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lastRenderedPageBreak/>
        <w:tab/>
      </w:r>
      <w:r>
        <w:tab/>
      </w:r>
      <w:r>
        <w:tab/>
        <w:t>repeat: true</w:t>
      </w:r>
    </w:p>
    <w:p w14:paraId="2C23120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unning: true</w:t>
      </w:r>
    </w:p>
    <w:p w14:paraId="58789055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2445E047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proofErr w:type="spellStart"/>
      <w:r>
        <w:t>cv.timcnt</w:t>
      </w:r>
      <w:proofErr w:type="spellEnd"/>
      <w:r>
        <w:t xml:space="preserve"> = </w:t>
      </w:r>
      <w:proofErr w:type="spellStart"/>
      <w:proofErr w:type="gramStart"/>
      <w:r>
        <w:t>cv.timcnt</w:t>
      </w:r>
      <w:proofErr w:type="spellEnd"/>
      <w:proofErr w:type="gramEnd"/>
      <w:r>
        <w:t xml:space="preserve"> + 1</w:t>
      </w:r>
    </w:p>
    <w:p w14:paraId="1BACF8C0" w14:textId="440C1780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 xml:space="preserve">cv.valueCH1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55CF8BC1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>if (lines1.count&gt;</w:t>
      </w:r>
      <w:proofErr w:type="spellStart"/>
      <w:proofErr w:type="gramStart"/>
      <w:r>
        <w:t>cv.periodGRAPH</w:t>
      </w:r>
      <w:proofErr w:type="spellEnd"/>
      <w:proofErr w:type="gramEnd"/>
      <w:r>
        <w:t>*100/</w:t>
      </w:r>
      <w:proofErr w:type="spellStart"/>
      <w:r>
        <w:t>cv.intervalTM</w:t>
      </w:r>
      <w:proofErr w:type="spellEnd"/>
      <w:r>
        <w:t>){</w:t>
      </w:r>
    </w:p>
    <w:p w14:paraId="7E373364" w14:textId="192F3B7F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lines1.remove(0)</w:t>
      </w:r>
    </w:p>
    <w:p w14:paraId="26BB82E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029ACB31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12EA4DC6" w14:textId="3EA64D27" w:rsidR="001E4D83" w:rsidRDefault="008B2AA5" w:rsidP="0063072C">
      <w:pPr>
        <w:shd w:val="clear" w:color="auto" w:fill="70AD47" w:themeFill="accent6"/>
      </w:pPr>
      <w:r>
        <w:t>lines1.append(</w:t>
      </w:r>
      <w:proofErr w:type="spellStart"/>
      <w:proofErr w:type="gramStart"/>
      <w:r>
        <w:t>cv.startTIME+cv.timcnt</w:t>
      </w:r>
      <w:proofErr w:type="spellEnd"/>
      <w:proofErr w:type="gramEnd"/>
      <w:r>
        <w:t>*</w:t>
      </w:r>
      <w:proofErr w:type="spellStart"/>
      <w:r>
        <w:t>cv.intervalTM</w:t>
      </w:r>
      <w:proofErr w:type="spellEnd"/>
      <w:r>
        <w:t xml:space="preserve"> ,cv.valueCH1)</w:t>
      </w:r>
    </w:p>
    <w:p w14:paraId="3394F587" w14:textId="7442B853" w:rsidR="008B2AA5" w:rsidRDefault="008B2AA5" w:rsidP="0063072C">
      <w:pPr>
        <w:shd w:val="clear" w:color="auto" w:fill="70AD47" w:themeFill="accent6"/>
      </w:pPr>
      <w:r>
        <w:t xml:space="preserve">lines1.axisX.min = new </w:t>
      </w:r>
      <w:proofErr w:type="gramStart"/>
      <w:r>
        <w:t>Date(</w:t>
      </w:r>
      <w:proofErr w:type="spellStart"/>
      <w:proofErr w:type="gramEnd"/>
      <w:r>
        <w:t>cv.startTIME-cv.periodGRAPH</w:t>
      </w:r>
      <w:proofErr w:type="spellEnd"/>
      <w:r>
        <w:t xml:space="preserve">*100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</w:p>
    <w:p w14:paraId="22DD765A" w14:textId="637B56A1" w:rsidR="008B2AA5" w:rsidRDefault="008B2AA5" w:rsidP="0063072C">
      <w:pPr>
        <w:shd w:val="clear" w:color="auto" w:fill="70AD47" w:themeFill="accent6"/>
      </w:pPr>
      <w:r>
        <w:t xml:space="preserve">lines1.axisX.max = new </w:t>
      </w:r>
      <w:proofErr w:type="gramStart"/>
      <w:r>
        <w:t>Date(</w:t>
      </w:r>
      <w:proofErr w:type="spellStart"/>
      <w:proofErr w:type="gramEnd"/>
      <w:r>
        <w:t>cv.startTIME</w:t>
      </w:r>
      <w:proofErr w:type="spellEnd"/>
      <w:r>
        <w:t xml:space="preserve">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  <w:r>
        <w:tab/>
      </w:r>
      <w:r>
        <w:tab/>
      </w:r>
      <w:r>
        <w:tab/>
      </w:r>
      <w:r>
        <w:tab/>
      </w:r>
    </w:p>
    <w:p w14:paraId="25122D7E" w14:textId="4D682D1A" w:rsidR="008B2AA5" w:rsidRDefault="008B2AA5" w:rsidP="0063072C">
      <w:pPr>
        <w:shd w:val="clear" w:color="auto" w:fill="70AD47" w:themeFill="accent6"/>
      </w:pPr>
      <w:r>
        <w:tab/>
      </w:r>
      <w:r>
        <w:tab/>
        <w:t>}</w:t>
      </w:r>
    </w:p>
    <w:p w14:paraId="45680999" w14:textId="77777777" w:rsidR="008B2AA5" w:rsidRDefault="008B2AA5" w:rsidP="0063072C">
      <w:pPr>
        <w:shd w:val="clear" w:color="auto" w:fill="70AD47" w:themeFill="accent6"/>
      </w:pPr>
      <w:r>
        <w:tab/>
        <w:t xml:space="preserve">  </w:t>
      </w:r>
    </w:p>
    <w:p w14:paraId="765CA2A1" w14:textId="195B6F9A" w:rsidR="008B2AA5" w:rsidRDefault="008B2AA5" w:rsidP="0063072C">
      <w:pPr>
        <w:shd w:val="clear" w:color="auto" w:fill="70AD47" w:themeFill="accent6"/>
      </w:pPr>
      <w:r>
        <w:tab/>
        <w:t>}</w:t>
      </w:r>
    </w:p>
    <w:p w14:paraId="5AD7EB1B" w14:textId="77777777" w:rsidR="008B2AA5" w:rsidRDefault="008B2AA5" w:rsidP="0063072C">
      <w:pPr>
        <w:shd w:val="clear" w:color="auto" w:fill="70AD47" w:themeFill="accent6"/>
      </w:pPr>
      <w:r>
        <w:tab/>
      </w:r>
      <w:proofErr w:type="spellStart"/>
      <w:r>
        <w:t>Component.onCompleted</w:t>
      </w:r>
      <w:proofErr w:type="spellEnd"/>
      <w:r>
        <w:t>: {</w:t>
      </w:r>
    </w:p>
    <w:p w14:paraId="286344F3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cv.startTIME</w:t>
      </w:r>
      <w:proofErr w:type="spellEnd"/>
      <w:r>
        <w:t xml:space="preserve"> = </w:t>
      </w:r>
      <w:proofErr w:type="spellStart"/>
      <w:r>
        <w:t>backend.get_</w:t>
      </w:r>
      <w:proofErr w:type="gramStart"/>
      <w:r>
        <w:t>tiempo</w:t>
      </w:r>
      <w:proofErr w:type="spellEnd"/>
      <w:r>
        <w:t>(</w:t>
      </w:r>
      <w:proofErr w:type="gramEnd"/>
      <w:r>
        <w:t>)*1000</w:t>
      </w:r>
    </w:p>
    <w:p w14:paraId="6182BCB7" w14:textId="3E900FDB" w:rsidR="008B2AA5" w:rsidRDefault="008B2AA5" w:rsidP="0063072C">
      <w:pPr>
        <w:shd w:val="clear" w:color="auto" w:fill="70AD47" w:themeFill="accent6"/>
      </w:pPr>
      <w:r>
        <w:tab/>
        <w:t>}</w:t>
      </w:r>
      <w:r>
        <w:tab/>
      </w:r>
    </w:p>
    <w:p w14:paraId="6F8E9803" w14:textId="77777777" w:rsidR="008B2AA5" w:rsidRDefault="008B2AA5" w:rsidP="0063072C">
      <w:pPr>
        <w:shd w:val="clear" w:color="auto" w:fill="70AD47" w:themeFill="accent6"/>
      </w:pPr>
      <w:r>
        <w:t>}</w:t>
      </w:r>
    </w:p>
    <w:p w14:paraId="4C6A9BA2" w14:textId="77777777" w:rsidR="008B2AA5" w:rsidRDefault="008B2AA5" w:rsidP="008B2AA5"/>
    <w:p w14:paraId="30E16919" w14:textId="77777777" w:rsidR="008B2AA5" w:rsidRDefault="008B2AA5" w:rsidP="008B2AA5"/>
    <w:p w14:paraId="5289B65A" w14:textId="77777777" w:rsidR="008B2AA5" w:rsidRDefault="008B2AA5" w:rsidP="008B2AA5"/>
    <w:p w14:paraId="08258579" w14:textId="77777777" w:rsidR="008B2AA5" w:rsidRDefault="008B2AA5" w:rsidP="008B2AA5"/>
    <w:p w14:paraId="227E2037" w14:textId="77777777" w:rsidR="008B2AA5" w:rsidRDefault="008B2AA5" w:rsidP="008B2AA5"/>
    <w:p w14:paraId="5BA6ACBB" w14:textId="4A5366E2" w:rsidR="008B2AA5" w:rsidRDefault="008B2AA5" w:rsidP="008B2AA5"/>
    <w:p w14:paraId="7C9EDB84" w14:textId="75585AF9" w:rsidR="006735FC" w:rsidRDefault="006735FC" w:rsidP="008B2AA5"/>
    <w:p w14:paraId="2654DAA7" w14:textId="20550087" w:rsidR="008257EB" w:rsidRDefault="008257EB" w:rsidP="00DC57E3"/>
    <w:p w14:paraId="7801F5EF" w14:textId="5FA0A52F" w:rsidR="008257EB" w:rsidRDefault="008257EB" w:rsidP="008257EB">
      <w:pPr>
        <w:pStyle w:val="Heading1"/>
      </w:pPr>
      <w:bookmarkStart w:id="67" w:name="_Toc125196673"/>
      <w:proofErr w:type="spellStart"/>
      <w:r>
        <w:lastRenderedPageBreak/>
        <w:t>Tentang</w:t>
      </w:r>
      <w:proofErr w:type="spellEnd"/>
      <w:r>
        <w:t xml:space="preserve"> </w:t>
      </w:r>
      <w:proofErr w:type="spellStart"/>
      <w:r>
        <w:t>Penulis</w:t>
      </w:r>
      <w:bookmarkEnd w:id="67"/>
      <w:proofErr w:type="spellEnd"/>
    </w:p>
    <w:p w14:paraId="30EDE55A" w14:textId="3184690A" w:rsidR="008257EB" w:rsidRDefault="008257EB" w:rsidP="008257EB"/>
    <w:p w14:paraId="3FBE7914" w14:textId="28CC24D6" w:rsidR="008257EB" w:rsidRDefault="005B6438" w:rsidP="005B6438">
      <w:pPr>
        <w:jc w:val="center"/>
      </w:pPr>
      <w:r>
        <w:rPr>
          <w:noProof/>
        </w:rPr>
        <w:drawing>
          <wp:inline distT="0" distB="0" distL="0" distR="0" wp14:anchorId="794FA6FE" wp14:editId="307F9036">
            <wp:extent cx="1390650" cy="139065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0650" cy="1390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ADE894" w14:textId="3CC05081" w:rsidR="005B6438" w:rsidRDefault="005B6438" w:rsidP="005B6438">
      <w:pPr>
        <w:jc w:val="center"/>
      </w:pPr>
    </w:p>
    <w:p w14:paraId="4E13F0ED" w14:textId="7F4D6EB9" w:rsidR="00170E2D" w:rsidRDefault="005B6438" w:rsidP="00797594">
      <w:pPr>
        <w:jc w:val="both"/>
      </w:pPr>
      <w:r>
        <w:t xml:space="preserve">Muhammad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Muttaqin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di Bandung, 5 </w:t>
      </w:r>
      <w:proofErr w:type="spellStart"/>
      <w:r>
        <w:t>Juni</w:t>
      </w:r>
      <w:proofErr w:type="spellEnd"/>
      <w:r>
        <w:t xml:space="preserve"> 1998.</w:t>
      </w:r>
      <w:r w:rsidR="00F81348">
        <w:t xml:space="preserve"> </w:t>
      </w:r>
      <w:proofErr w:type="spellStart"/>
      <w:r w:rsidR="00F81348">
        <w:t>Husni</w:t>
      </w:r>
      <w:proofErr w:type="spellEnd"/>
      <w:r w:rsidR="00F81348">
        <w:t xml:space="preserve"> </w:t>
      </w:r>
      <w:proofErr w:type="spellStart"/>
      <w:r w:rsidR="00F81348">
        <w:t>tertarik</w:t>
      </w:r>
      <w:proofErr w:type="spellEnd"/>
      <w:r w:rsidR="00F81348">
        <w:t xml:space="preserve"> </w:t>
      </w:r>
      <w:proofErr w:type="spellStart"/>
      <w:r w:rsidR="00F81348">
        <w:t>dalam</w:t>
      </w:r>
      <w:proofErr w:type="spellEnd"/>
      <w:r w:rsidR="00F81348">
        <w:t xml:space="preserve"> dunia </w:t>
      </w:r>
      <w:proofErr w:type="spellStart"/>
      <w:r w:rsidR="00F81348">
        <w:t>elektronika</w:t>
      </w:r>
      <w:proofErr w:type="spellEnd"/>
      <w:r w:rsidR="00F81348">
        <w:t xml:space="preserve"> dan </w:t>
      </w:r>
      <w:proofErr w:type="spellStart"/>
      <w:r w:rsidR="00F81348">
        <w:t>otomasi</w:t>
      </w:r>
      <w:proofErr w:type="spellEnd"/>
      <w:r w:rsidR="00F81348">
        <w:t xml:space="preserve"> </w:t>
      </w:r>
      <w:proofErr w:type="spellStart"/>
      <w:r w:rsidR="00F81348">
        <w:t>sejak</w:t>
      </w:r>
      <w:proofErr w:type="spellEnd"/>
      <w:r w:rsidR="00F81348">
        <w:t xml:space="preserve"> SMP.</w:t>
      </w:r>
      <w:r>
        <w:t xml:space="preserve">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Python Programmer di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wasta</w:t>
      </w:r>
      <w:proofErr w:type="spellEnd"/>
      <w:r>
        <w:t xml:space="preserve"> di </w:t>
      </w:r>
      <w:proofErr w:type="spellStart"/>
      <w:r>
        <w:t>kota</w:t>
      </w:r>
      <w:proofErr w:type="spellEnd"/>
      <w:r>
        <w:t xml:space="preserve"> Bandung.</w:t>
      </w:r>
      <w:r w:rsidR="00F81348">
        <w:t xml:space="preserve"> </w:t>
      </w:r>
      <w:proofErr w:type="spellStart"/>
      <w:r w:rsidR="00F81348">
        <w:t>Selain</w:t>
      </w:r>
      <w:proofErr w:type="spellEnd"/>
      <w:r w:rsidR="00F81348">
        <w:t xml:space="preserve"> </w:t>
      </w:r>
      <w:proofErr w:type="spellStart"/>
      <w:r w:rsidR="00F81348">
        <w:t>Bekerja</w:t>
      </w:r>
      <w:proofErr w:type="spellEnd"/>
      <w:r w:rsidR="00F81348">
        <w:t xml:space="preserve"> </w:t>
      </w:r>
      <w:proofErr w:type="spellStart"/>
      <w:r w:rsidR="00F81348">
        <w:t>sebagai</w:t>
      </w:r>
      <w:proofErr w:type="spellEnd"/>
      <w:r w:rsidR="00F81348">
        <w:t xml:space="preserve"> python programmer, </w:t>
      </w:r>
      <w:proofErr w:type="spellStart"/>
      <w:r w:rsidR="00F81348">
        <w:t>Husni</w:t>
      </w:r>
      <w:proofErr w:type="spellEnd"/>
      <w:r w:rsidR="00F81348">
        <w:t xml:space="preserve"> dan </w:t>
      </w:r>
      <w:proofErr w:type="spellStart"/>
      <w:r w:rsidR="00F81348">
        <w:t>teman</w:t>
      </w:r>
      <w:proofErr w:type="spellEnd"/>
      <w:r w:rsidR="00F81348">
        <w:t xml:space="preserve"> </w:t>
      </w:r>
      <w:proofErr w:type="spellStart"/>
      <w:r w:rsidR="00F81348">
        <w:t>temanya</w:t>
      </w:r>
      <w:proofErr w:type="spellEnd"/>
      <w:r w:rsidR="00F81348">
        <w:t xml:space="preserve"> </w:t>
      </w:r>
      <w:proofErr w:type="spellStart"/>
      <w:r w:rsidR="00DD639E">
        <w:t>yaitu</w:t>
      </w:r>
      <w:proofErr w:type="spellEnd"/>
      <w:r w:rsidR="00DD639E">
        <w:t xml:space="preserve"> Mas </w:t>
      </w:r>
      <w:proofErr w:type="spellStart"/>
      <w:r w:rsidR="00DD639E">
        <w:t>Ajang</w:t>
      </w:r>
      <w:proofErr w:type="spellEnd"/>
      <w:r w:rsidR="00DD639E">
        <w:t xml:space="preserve"> </w:t>
      </w:r>
      <w:proofErr w:type="spellStart"/>
      <w:proofErr w:type="gramStart"/>
      <w:r w:rsidR="00DD639E">
        <w:t>Rahmat,Mas</w:t>
      </w:r>
      <w:proofErr w:type="spellEnd"/>
      <w:proofErr w:type="gramEnd"/>
      <w:r w:rsidR="00DD639E">
        <w:t xml:space="preserve"> </w:t>
      </w:r>
      <w:proofErr w:type="spellStart"/>
      <w:r w:rsidR="00DD639E">
        <w:t>Rizky</w:t>
      </w:r>
      <w:proofErr w:type="spellEnd"/>
      <w:r w:rsidR="00DD639E">
        <w:t xml:space="preserve"> </w:t>
      </w:r>
      <w:proofErr w:type="spellStart"/>
      <w:r w:rsidR="00DD639E">
        <w:t>Dermawan</w:t>
      </w:r>
      <w:proofErr w:type="spellEnd"/>
      <w:r w:rsidR="00DD639E">
        <w:t xml:space="preserve"> ,Kang Richard, Pak </w:t>
      </w:r>
      <w:proofErr w:type="spellStart"/>
      <w:r w:rsidR="00DD639E">
        <w:t>Febrita</w:t>
      </w:r>
      <w:proofErr w:type="spellEnd"/>
      <w:r w:rsidR="00DD639E">
        <w:t xml:space="preserve"> </w:t>
      </w:r>
      <w:proofErr w:type="spellStart"/>
      <w:r w:rsidR="00DD639E">
        <w:t>Wardana</w:t>
      </w:r>
      <w:proofErr w:type="spellEnd"/>
      <w:r w:rsidR="00DD639E">
        <w:t xml:space="preserve">, Pak </w:t>
      </w:r>
      <w:proofErr w:type="spellStart"/>
      <w:r w:rsidR="00DD639E">
        <w:t>Febriyansyah</w:t>
      </w:r>
      <w:proofErr w:type="spellEnd"/>
      <w:r w:rsidR="00DD639E">
        <w:t xml:space="preserve">, dan </w:t>
      </w:r>
      <w:proofErr w:type="spellStart"/>
      <w:r w:rsidR="00DD639E">
        <w:t>Mbak</w:t>
      </w:r>
      <w:proofErr w:type="spellEnd"/>
      <w:r w:rsidR="00DD639E">
        <w:t xml:space="preserve"> </w:t>
      </w:r>
      <w:proofErr w:type="spellStart"/>
      <w:r w:rsidR="00DD639E">
        <w:t>Nisa</w:t>
      </w:r>
      <w:proofErr w:type="spellEnd"/>
      <w:r w:rsidR="00DD639E">
        <w:t xml:space="preserve"> IK </w:t>
      </w:r>
      <w:proofErr w:type="spellStart"/>
      <w:r w:rsidR="00F81348">
        <w:t>sedang</w:t>
      </w:r>
      <w:proofErr w:type="spellEnd"/>
      <w:r w:rsidR="00F81348">
        <w:t xml:space="preserve"> </w:t>
      </w:r>
      <w:proofErr w:type="spellStart"/>
      <w:r w:rsidR="00F81348">
        <w:t>merintis</w:t>
      </w:r>
      <w:proofErr w:type="spellEnd"/>
      <w:r w:rsidR="00F81348">
        <w:t xml:space="preserve"> platform </w:t>
      </w:r>
      <w:proofErr w:type="spellStart"/>
      <w:r w:rsidR="00F81348">
        <w:t>komunitas</w:t>
      </w:r>
      <w:proofErr w:type="spellEnd"/>
      <w:r w:rsidR="00F81348">
        <w:t xml:space="preserve"> </w:t>
      </w:r>
      <w:proofErr w:type="spellStart"/>
      <w:r w:rsidR="00F81348">
        <w:t>belajar</w:t>
      </w:r>
      <w:proofErr w:type="spellEnd"/>
      <w:r w:rsidR="00F81348">
        <w:t xml:space="preserve"> dan sharing online yang </w:t>
      </w:r>
      <w:proofErr w:type="spellStart"/>
      <w:r w:rsidR="00F81348">
        <w:t>bernama</w:t>
      </w:r>
      <w:proofErr w:type="spellEnd"/>
      <w:r w:rsidR="00F81348">
        <w:t xml:space="preserve"> “</w:t>
      </w:r>
      <w:proofErr w:type="spellStart"/>
      <w:r w:rsidR="00F81348">
        <w:t>Belajar</w:t>
      </w:r>
      <w:proofErr w:type="spellEnd"/>
      <w:r w:rsidR="00F81348">
        <w:t xml:space="preserve"> Arduino dan </w:t>
      </w:r>
      <w:proofErr w:type="spellStart"/>
      <w:r w:rsidR="00F81348">
        <w:t>Mekatronika</w:t>
      </w:r>
      <w:proofErr w:type="spellEnd"/>
      <w:r w:rsidR="00F81348">
        <w:t xml:space="preserve"> (ARDUMEKA)”</w:t>
      </w:r>
      <w:r w:rsidR="00797594">
        <w:t xml:space="preserve">. </w:t>
      </w:r>
      <w:proofErr w:type="spellStart"/>
      <w:r w:rsidR="00797594">
        <w:t>Husni</w:t>
      </w:r>
      <w:proofErr w:type="spellEnd"/>
      <w:r w:rsidR="00797594">
        <w:t xml:space="preserve"> juga </w:t>
      </w:r>
      <w:proofErr w:type="spellStart"/>
      <w:r w:rsidR="00797594">
        <w:t>memiliki</w:t>
      </w:r>
      <w:proofErr w:type="spellEnd"/>
      <w:r w:rsidR="00797594">
        <w:t xml:space="preserve"> </w:t>
      </w:r>
      <w:proofErr w:type="spellStart"/>
      <w:r w:rsidR="00797594">
        <w:t>cita</w:t>
      </w:r>
      <w:proofErr w:type="spellEnd"/>
      <w:r w:rsidR="00797594">
        <w:t xml:space="preserve"> </w:t>
      </w:r>
      <w:proofErr w:type="spellStart"/>
      <w:r w:rsidR="00797594">
        <w:t>cita</w:t>
      </w:r>
      <w:proofErr w:type="spellEnd"/>
      <w:r w:rsidR="00797594">
        <w:t xml:space="preserve"> </w:t>
      </w:r>
      <w:proofErr w:type="spellStart"/>
      <w:r w:rsidR="00797594">
        <w:t>menjadi</w:t>
      </w:r>
      <w:proofErr w:type="spellEnd"/>
      <w:r w:rsidR="00797594">
        <w:t xml:space="preserve"> </w:t>
      </w:r>
      <w:proofErr w:type="spellStart"/>
      <w:r w:rsidR="00797594">
        <w:t>dosen</w:t>
      </w:r>
      <w:proofErr w:type="spellEnd"/>
      <w:r w:rsidR="00797594">
        <w:t xml:space="preserve"> </w:t>
      </w:r>
      <w:proofErr w:type="spellStart"/>
      <w:r w:rsidR="00797594">
        <w:t>elektronika</w:t>
      </w:r>
      <w:proofErr w:type="spellEnd"/>
      <w:r w:rsidR="00797594">
        <w:t xml:space="preserve"> dan </w:t>
      </w:r>
      <w:proofErr w:type="spellStart"/>
      <w:r w:rsidR="00797594">
        <w:t>sistem</w:t>
      </w:r>
      <w:proofErr w:type="spellEnd"/>
      <w:r w:rsidR="00797594">
        <w:t xml:space="preserve"> </w:t>
      </w:r>
      <w:proofErr w:type="spellStart"/>
      <w:r w:rsidR="00797594">
        <w:t>kendali</w:t>
      </w:r>
      <w:proofErr w:type="spellEnd"/>
      <w:r w:rsidR="00797594">
        <w:t xml:space="preserve"> di universitas </w:t>
      </w:r>
      <w:proofErr w:type="spellStart"/>
      <w:r w:rsidR="00797594">
        <w:t>besar</w:t>
      </w:r>
      <w:proofErr w:type="spellEnd"/>
      <w:r w:rsidR="00797594">
        <w:t xml:space="preserve"> </w:t>
      </w:r>
      <w:proofErr w:type="spellStart"/>
      <w:r w:rsidR="00797594">
        <w:t>suatu</w:t>
      </w:r>
      <w:proofErr w:type="spellEnd"/>
      <w:r w:rsidR="00797594">
        <w:t xml:space="preserve"> </w:t>
      </w:r>
      <w:proofErr w:type="spellStart"/>
      <w:r w:rsidR="00797594">
        <w:t>hari</w:t>
      </w:r>
      <w:proofErr w:type="spellEnd"/>
      <w:r w:rsidR="00797594">
        <w:t xml:space="preserve"> </w:t>
      </w:r>
      <w:proofErr w:type="spellStart"/>
      <w:r w:rsidR="00797594">
        <w:t>nanti</w:t>
      </w:r>
      <w:proofErr w:type="spellEnd"/>
      <w:r w:rsidR="00797594">
        <w:t>.</w:t>
      </w:r>
    </w:p>
    <w:p w14:paraId="42DA7A28" w14:textId="77777777" w:rsidR="00170E2D" w:rsidRDefault="00170E2D" w:rsidP="00797594">
      <w:pPr>
        <w:jc w:val="both"/>
      </w:pPr>
    </w:p>
    <w:p w14:paraId="38DD3D6E" w14:textId="1955F631" w:rsidR="005B6438" w:rsidRPr="008257EB" w:rsidRDefault="00170E2D" w:rsidP="00797594">
      <w:pPr>
        <w:jc w:val="both"/>
      </w:pP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diskusikan</w:t>
      </w:r>
      <w:proofErr w:type="spellEnd"/>
      <w:r>
        <w:t xml:space="preserve"> Bersama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elektronik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python programming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kritik</w:t>
      </w:r>
      <w:proofErr w:type="spellEnd"/>
      <w:r>
        <w:t xml:space="preserve"> dan sara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 ajar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ilahkan</w:t>
      </w:r>
      <w:proofErr w:type="spellEnd"/>
      <w:r>
        <w:t xml:space="preserve"> email </w:t>
      </w:r>
      <w:proofErr w:type="spellStart"/>
      <w:r>
        <w:t>ke</w:t>
      </w:r>
      <w:proofErr w:type="spellEnd"/>
      <w:r>
        <w:t xml:space="preserve"> </w:t>
      </w:r>
      <w:hyperlink r:id="rId41" w:history="1">
        <w:r w:rsidRPr="00BF476D">
          <w:rPr>
            <w:rStyle w:val="Hyperlink"/>
          </w:rPr>
          <w:t>husnimuttaqin777@gmail.com</w:t>
        </w:r>
      </w:hyperlink>
      <w:r>
        <w:t xml:space="preserve"> </w:t>
      </w:r>
      <w:proofErr w:type="spellStart"/>
      <w:r>
        <w:t>atau</w:t>
      </w:r>
      <w:proofErr w:type="spellEnd"/>
      <w:r>
        <w:t xml:space="preserve"> Instagram </w:t>
      </w:r>
      <w:proofErr w:type="spellStart"/>
      <w:r>
        <w:t>dengan</w:t>
      </w:r>
      <w:proofErr w:type="spellEnd"/>
      <w:r>
        <w:t xml:space="preserve"> </w:t>
      </w:r>
      <w:proofErr w:type="gramStart"/>
      <w:r>
        <w:t>id :</w:t>
      </w:r>
      <w:proofErr w:type="gramEnd"/>
      <w:r>
        <w:t xml:space="preserve"> </w:t>
      </w:r>
      <w:proofErr w:type="spellStart"/>
      <w:r>
        <w:t>husnimuttaqin</w:t>
      </w:r>
      <w:proofErr w:type="spellEnd"/>
      <w:r>
        <w:t>.</w:t>
      </w:r>
      <w:r w:rsidR="00451CAE">
        <w:t xml:space="preserve"> </w:t>
      </w:r>
      <w:proofErr w:type="spellStart"/>
      <w:r w:rsidR="00451CAE">
        <w:t>Husni</w:t>
      </w:r>
      <w:proofErr w:type="spellEnd"/>
      <w:r w:rsidR="00451CAE">
        <w:t xml:space="preserve"> </w:t>
      </w:r>
      <w:proofErr w:type="spellStart"/>
      <w:r w:rsidR="00451CAE">
        <w:t>akan</w:t>
      </w:r>
      <w:proofErr w:type="spellEnd"/>
      <w:r w:rsidR="00451CAE">
        <w:t xml:space="preserve"> sangat </w:t>
      </w:r>
      <w:proofErr w:type="spellStart"/>
      <w:r w:rsidR="00451CAE">
        <w:t>senang</w:t>
      </w:r>
      <w:proofErr w:type="spellEnd"/>
      <w:r w:rsidR="00451CAE">
        <w:t xml:space="preserve"> </w:t>
      </w:r>
      <w:proofErr w:type="spellStart"/>
      <w:r w:rsidR="00451CAE">
        <w:t>apabila</w:t>
      </w:r>
      <w:proofErr w:type="spellEnd"/>
      <w:r w:rsidR="00451CAE">
        <w:t xml:space="preserve"> </w:t>
      </w:r>
      <w:proofErr w:type="spellStart"/>
      <w:r w:rsidR="00451CAE">
        <w:t>mendapatkan</w:t>
      </w:r>
      <w:proofErr w:type="spellEnd"/>
      <w:r w:rsidR="00451CAE">
        <w:t xml:space="preserve"> feedback </w:t>
      </w:r>
      <w:proofErr w:type="spellStart"/>
      <w:r w:rsidR="00451CAE">
        <w:t>tentang</w:t>
      </w:r>
      <w:proofErr w:type="spellEnd"/>
      <w:r w:rsidR="00451CAE">
        <w:t xml:space="preserve"> </w:t>
      </w:r>
      <w:proofErr w:type="spellStart"/>
      <w:r w:rsidR="00451CAE">
        <w:t>apa</w:t>
      </w:r>
      <w:proofErr w:type="spellEnd"/>
      <w:r w:rsidR="00451CAE">
        <w:t xml:space="preserve"> yang </w:t>
      </w:r>
      <w:proofErr w:type="spellStart"/>
      <w:r w:rsidR="00451CAE">
        <w:t>ditulisnya</w:t>
      </w:r>
      <w:proofErr w:type="spellEnd"/>
      <w:r w:rsidR="00451CAE">
        <w:t xml:space="preserve">. </w:t>
      </w:r>
      <w:proofErr w:type="spellStart"/>
      <w:r w:rsidR="00451CAE">
        <w:t>Sekian</w:t>
      </w:r>
      <w:proofErr w:type="spellEnd"/>
      <w:r w:rsidR="00451CAE">
        <w:t xml:space="preserve"> dan </w:t>
      </w:r>
      <w:proofErr w:type="spellStart"/>
      <w:r w:rsidR="00451CAE">
        <w:t>terimakasih</w:t>
      </w:r>
      <w:proofErr w:type="spellEnd"/>
      <w:r w:rsidR="00451CAE">
        <w:t>.</w:t>
      </w:r>
      <w:r>
        <w:t xml:space="preserve"> </w:t>
      </w:r>
      <w:r w:rsidR="00797594">
        <w:t xml:space="preserve"> </w:t>
      </w:r>
      <w:r w:rsidR="00F81348">
        <w:t xml:space="preserve"> </w:t>
      </w:r>
      <w:r w:rsidR="005B6438">
        <w:t xml:space="preserve">  </w:t>
      </w:r>
    </w:p>
    <w:sectPr w:rsidR="005B6438" w:rsidRPr="008257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roid Sans Mono">
    <w:altName w:val="Segoe UI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336503"/>
    <w:multiLevelType w:val="hybridMultilevel"/>
    <w:tmpl w:val="900A7D5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E6C8245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2A2611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4008045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B80B0C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C369E0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3A87F2C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586912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01C6F7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5A1A51BC"/>
    <w:multiLevelType w:val="hybridMultilevel"/>
    <w:tmpl w:val="601ED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4CA5539"/>
    <w:multiLevelType w:val="hybridMultilevel"/>
    <w:tmpl w:val="94867D5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DE90FF5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EC2161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C064A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8781A1C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56E26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4B2987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E74436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51CF88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6CB05F00"/>
    <w:multiLevelType w:val="hybridMultilevel"/>
    <w:tmpl w:val="C70A52E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4D2260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689EC2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0CCB71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1F9ADDE6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62AE41D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362258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7C8D92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CDE688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83D"/>
    <w:rsid w:val="00007EB2"/>
    <w:rsid w:val="00030B73"/>
    <w:rsid w:val="00036BAE"/>
    <w:rsid w:val="000401A4"/>
    <w:rsid w:val="00063639"/>
    <w:rsid w:val="000659FE"/>
    <w:rsid w:val="00080689"/>
    <w:rsid w:val="00090146"/>
    <w:rsid w:val="000A29B8"/>
    <w:rsid w:val="000B48A0"/>
    <w:rsid w:val="000B5765"/>
    <w:rsid w:val="000D6590"/>
    <w:rsid w:val="000E75D4"/>
    <w:rsid w:val="00112FEF"/>
    <w:rsid w:val="00120D36"/>
    <w:rsid w:val="001654DE"/>
    <w:rsid w:val="00170E2D"/>
    <w:rsid w:val="001905B5"/>
    <w:rsid w:val="001E4D83"/>
    <w:rsid w:val="001E75C1"/>
    <w:rsid w:val="001F1228"/>
    <w:rsid w:val="002162E3"/>
    <w:rsid w:val="002233EC"/>
    <w:rsid w:val="002321BE"/>
    <w:rsid w:val="00232357"/>
    <w:rsid w:val="00242312"/>
    <w:rsid w:val="002426B5"/>
    <w:rsid w:val="0027446F"/>
    <w:rsid w:val="00277E24"/>
    <w:rsid w:val="00291725"/>
    <w:rsid w:val="002A0AA4"/>
    <w:rsid w:val="002B7196"/>
    <w:rsid w:val="002B7737"/>
    <w:rsid w:val="002D29C0"/>
    <w:rsid w:val="002D67A3"/>
    <w:rsid w:val="002E7BAF"/>
    <w:rsid w:val="003213AE"/>
    <w:rsid w:val="00342B82"/>
    <w:rsid w:val="0034504D"/>
    <w:rsid w:val="0035749D"/>
    <w:rsid w:val="003655DB"/>
    <w:rsid w:val="003708F4"/>
    <w:rsid w:val="003758E3"/>
    <w:rsid w:val="003924BC"/>
    <w:rsid w:val="003A3680"/>
    <w:rsid w:val="003E2156"/>
    <w:rsid w:val="003E749B"/>
    <w:rsid w:val="00414CEF"/>
    <w:rsid w:val="004233AE"/>
    <w:rsid w:val="00436949"/>
    <w:rsid w:val="00451CAE"/>
    <w:rsid w:val="00474960"/>
    <w:rsid w:val="00485FDE"/>
    <w:rsid w:val="00490DB2"/>
    <w:rsid w:val="004A08C3"/>
    <w:rsid w:val="004A0D2D"/>
    <w:rsid w:val="004A4151"/>
    <w:rsid w:val="004A60EF"/>
    <w:rsid w:val="004A66D1"/>
    <w:rsid w:val="004B60E4"/>
    <w:rsid w:val="004D0A49"/>
    <w:rsid w:val="005070A5"/>
    <w:rsid w:val="00552184"/>
    <w:rsid w:val="005528C0"/>
    <w:rsid w:val="005534D1"/>
    <w:rsid w:val="005969F1"/>
    <w:rsid w:val="005B6438"/>
    <w:rsid w:val="005C583D"/>
    <w:rsid w:val="005D1D0B"/>
    <w:rsid w:val="005F0E9C"/>
    <w:rsid w:val="005F4141"/>
    <w:rsid w:val="00602245"/>
    <w:rsid w:val="00614FA5"/>
    <w:rsid w:val="00622961"/>
    <w:rsid w:val="0063072C"/>
    <w:rsid w:val="00654B39"/>
    <w:rsid w:val="00655D18"/>
    <w:rsid w:val="00657398"/>
    <w:rsid w:val="006735FC"/>
    <w:rsid w:val="0068425A"/>
    <w:rsid w:val="00691403"/>
    <w:rsid w:val="006C56D8"/>
    <w:rsid w:val="006F6DF1"/>
    <w:rsid w:val="007140E5"/>
    <w:rsid w:val="0071681E"/>
    <w:rsid w:val="00725A66"/>
    <w:rsid w:val="0072743C"/>
    <w:rsid w:val="007429B5"/>
    <w:rsid w:val="00746DA1"/>
    <w:rsid w:val="00763251"/>
    <w:rsid w:val="00765F07"/>
    <w:rsid w:val="00784B5C"/>
    <w:rsid w:val="00797594"/>
    <w:rsid w:val="007C3859"/>
    <w:rsid w:val="007D4E17"/>
    <w:rsid w:val="007E4AE2"/>
    <w:rsid w:val="007F7C69"/>
    <w:rsid w:val="00800617"/>
    <w:rsid w:val="008207FA"/>
    <w:rsid w:val="008233EF"/>
    <w:rsid w:val="008257EB"/>
    <w:rsid w:val="00833943"/>
    <w:rsid w:val="00840002"/>
    <w:rsid w:val="00862A95"/>
    <w:rsid w:val="008960C6"/>
    <w:rsid w:val="008A17EA"/>
    <w:rsid w:val="008B2AA5"/>
    <w:rsid w:val="008B2FDE"/>
    <w:rsid w:val="008E5E52"/>
    <w:rsid w:val="008F2806"/>
    <w:rsid w:val="00907FF5"/>
    <w:rsid w:val="009208B5"/>
    <w:rsid w:val="00946C1E"/>
    <w:rsid w:val="00965DAC"/>
    <w:rsid w:val="00981A58"/>
    <w:rsid w:val="009A0CE7"/>
    <w:rsid w:val="009B11BF"/>
    <w:rsid w:val="009C055E"/>
    <w:rsid w:val="009E1B97"/>
    <w:rsid w:val="009E6E48"/>
    <w:rsid w:val="009F5193"/>
    <w:rsid w:val="00A1183A"/>
    <w:rsid w:val="00A23788"/>
    <w:rsid w:val="00A35316"/>
    <w:rsid w:val="00A6116E"/>
    <w:rsid w:val="00A61C2C"/>
    <w:rsid w:val="00A91439"/>
    <w:rsid w:val="00AC2C7C"/>
    <w:rsid w:val="00AF6889"/>
    <w:rsid w:val="00B26E60"/>
    <w:rsid w:val="00B341BF"/>
    <w:rsid w:val="00B65DBC"/>
    <w:rsid w:val="00B73EB4"/>
    <w:rsid w:val="00B80513"/>
    <w:rsid w:val="00BE58DA"/>
    <w:rsid w:val="00C03C82"/>
    <w:rsid w:val="00C11CBF"/>
    <w:rsid w:val="00C22400"/>
    <w:rsid w:val="00C35C1B"/>
    <w:rsid w:val="00C4733C"/>
    <w:rsid w:val="00C508E9"/>
    <w:rsid w:val="00C73EAB"/>
    <w:rsid w:val="00C86858"/>
    <w:rsid w:val="00C8789A"/>
    <w:rsid w:val="00C919A2"/>
    <w:rsid w:val="00CC1EC2"/>
    <w:rsid w:val="00CC2A80"/>
    <w:rsid w:val="00CE5E27"/>
    <w:rsid w:val="00D206EC"/>
    <w:rsid w:val="00D2214E"/>
    <w:rsid w:val="00D25DB5"/>
    <w:rsid w:val="00D33D44"/>
    <w:rsid w:val="00D37791"/>
    <w:rsid w:val="00D93372"/>
    <w:rsid w:val="00D95255"/>
    <w:rsid w:val="00DB3277"/>
    <w:rsid w:val="00DC57E3"/>
    <w:rsid w:val="00DD639E"/>
    <w:rsid w:val="00DF213B"/>
    <w:rsid w:val="00E2313F"/>
    <w:rsid w:val="00E32F48"/>
    <w:rsid w:val="00E416BC"/>
    <w:rsid w:val="00E63D08"/>
    <w:rsid w:val="00EA2F4D"/>
    <w:rsid w:val="00EB02EE"/>
    <w:rsid w:val="00EC7E35"/>
    <w:rsid w:val="00EE21AB"/>
    <w:rsid w:val="00F0536B"/>
    <w:rsid w:val="00F063BB"/>
    <w:rsid w:val="00F27BD0"/>
    <w:rsid w:val="00F549C0"/>
    <w:rsid w:val="00F76255"/>
    <w:rsid w:val="00F81348"/>
    <w:rsid w:val="00F94756"/>
    <w:rsid w:val="00FB230D"/>
    <w:rsid w:val="00FD0647"/>
    <w:rsid w:val="00FE166E"/>
    <w:rsid w:val="00FE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840C1"/>
  <w15:chartTrackingRefBased/>
  <w15:docId w15:val="{33CFCCB8-489E-4F8A-A44F-A0C61CFC3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859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859"/>
    <w:pPr>
      <w:keepNext/>
      <w:keepLines/>
      <w:spacing w:before="320" w:after="0" w:line="240" w:lineRule="auto"/>
      <w:jc w:val="center"/>
      <w:outlineLvl w:val="0"/>
    </w:pPr>
    <w:rPr>
      <w:rFonts w:asciiTheme="majorHAnsi" w:eastAsiaTheme="majorEastAsia" w:hAnsiTheme="majorHAnsi" w:cstheme="majorBidi"/>
      <w:b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072C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385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07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07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07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07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07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07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859"/>
    <w:rPr>
      <w:rFonts w:asciiTheme="majorHAnsi" w:eastAsiaTheme="majorEastAsia" w:hAnsiTheme="majorHAnsi" w:cstheme="majorBidi"/>
      <w:b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63072C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C3859"/>
    <w:rPr>
      <w:rFonts w:asciiTheme="majorHAnsi" w:eastAsiaTheme="majorEastAsia" w:hAnsiTheme="majorHAnsi" w:cstheme="majorBidi"/>
      <w:b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63072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521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5218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52184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52184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072C"/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072C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072C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072C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072C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072C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3072C"/>
    <w:pPr>
      <w:spacing w:line="240" w:lineRule="auto"/>
    </w:pPr>
    <w:rPr>
      <w:b/>
      <w:bCs/>
      <w:smallCaps/>
      <w:color w:val="4472C4" w:themeColor="accent1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63072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072C"/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072C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63072C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63072C"/>
    <w:rPr>
      <w:b/>
      <w:bCs/>
    </w:rPr>
  </w:style>
  <w:style w:type="character" w:styleId="Emphasis">
    <w:name w:val="Emphasis"/>
    <w:basedOn w:val="DefaultParagraphFont"/>
    <w:uiPriority w:val="20"/>
    <w:qFormat/>
    <w:rsid w:val="0063072C"/>
    <w:rPr>
      <w:i/>
      <w:iCs/>
    </w:rPr>
  </w:style>
  <w:style w:type="paragraph" w:styleId="NoSpacing">
    <w:name w:val="No Spacing"/>
    <w:uiPriority w:val="1"/>
    <w:qFormat/>
    <w:rsid w:val="0063072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3072C"/>
    <w:pPr>
      <w:spacing w:before="120"/>
      <w:ind w:left="720" w:right="72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63072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072C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072C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3072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63072C"/>
    <w:rPr>
      <w:b w:val="0"/>
      <w:bCs w:val="0"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63072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3072C"/>
    <w:rPr>
      <w:b/>
      <w:bCs/>
      <w:smallCaps/>
      <w:color w:val="4472C4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63072C"/>
    <w:rPr>
      <w:b/>
      <w:bCs/>
      <w:smallCaps/>
    </w:rPr>
  </w:style>
  <w:style w:type="table" w:styleId="TableGrid">
    <w:name w:val="Table Grid"/>
    <w:basedOn w:val="TableNormal"/>
    <w:uiPriority w:val="39"/>
    <w:rsid w:val="00B65DBC"/>
    <w:pPr>
      <w:spacing w:after="0" w:line="240" w:lineRule="auto"/>
    </w:pPr>
    <w:rPr>
      <w:rFonts w:eastAsiaTheme="minorHAnsi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D29C0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341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170E2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19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0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9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2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3052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16878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068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915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469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5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2169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1004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2274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4356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5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0561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937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210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36901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88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fontTable" Target="fontTable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hyperlink" Target="mailto:husnimuttaqin777@gmail.com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thonny.org/" TargetMode="External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jpe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theme" Target="theme/theme1.xml"/><Relationship Id="rId8" Type="http://schemas.openxmlformats.org/officeDocument/2006/relationships/hyperlink" Target="https://notepad-plus-plus.org/downloads/" TargetMode="Externa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66197F-65E9-481E-A827-3747F92B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9</TotalTime>
  <Pages>102</Pages>
  <Words>10482</Words>
  <Characters>59750</Characters>
  <Application>Microsoft Office Word</Application>
  <DocSecurity>0</DocSecurity>
  <Lines>497</Lines>
  <Paragraphs>1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muttaqin777@gmail.com</dc:creator>
  <cp:keywords/>
  <dc:description/>
  <cp:lastModifiedBy>husnimuttaqin777@gmail.com</cp:lastModifiedBy>
  <cp:revision>178</cp:revision>
  <dcterms:created xsi:type="dcterms:W3CDTF">2023-01-08T06:33:00Z</dcterms:created>
  <dcterms:modified xsi:type="dcterms:W3CDTF">2023-01-21T06:19:00Z</dcterms:modified>
</cp:coreProperties>
</file>